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2325735"/>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2325736"/>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5" w:name="_Toc132325737"/>
      <w:r w:rsidRPr="00CA6A43">
        <w:rPr>
          <w:rFonts w:ascii="Times New Roman" w:hAnsi="Times New Roman" w:cs="Times New Roman"/>
          <w:b/>
          <w:bCs/>
          <w:color w:val="auto"/>
          <w:sz w:val="32"/>
          <w:szCs w:val="32"/>
        </w:rPr>
        <w:lastRenderedPageBreak/>
        <w:t>LIST OF TABLES</w:t>
      </w:r>
      <w:bookmarkEnd w:id="5"/>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6" w:name="_Toc132325738"/>
      <w:r w:rsidR="00AB79EE" w:rsidRPr="00CA6A43">
        <w:rPr>
          <w:rFonts w:ascii="Times New Roman" w:hAnsi="Times New Roman" w:cs="Times New Roman"/>
          <w:b/>
          <w:bCs/>
          <w:color w:val="auto"/>
          <w:sz w:val="32"/>
          <w:szCs w:val="32"/>
        </w:rPr>
        <w:t>LIST OF FIGURES</w:t>
      </w:r>
      <w:bookmarkEnd w:id="6"/>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7" w:name="_Toc132325739"/>
      <w:r w:rsidRPr="00CA6A43">
        <w:rPr>
          <w:rFonts w:ascii="Times New Roman" w:hAnsi="Times New Roman" w:cs="Times New Roman"/>
          <w:b/>
          <w:bCs/>
          <w:color w:val="auto"/>
          <w:sz w:val="32"/>
          <w:szCs w:val="32"/>
        </w:rPr>
        <w:lastRenderedPageBreak/>
        <w:t>LIST OF ABBREVIATION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8" w:name="aiacronym"/>
            <w:r w:rsidRPr="009E0948">
              <w:rPr>
                <w:rFonts w:ascii="Times New Roman Regular" w:hAnsi="Times New Roman Regular" w:cs="Times New Roman Regular"/>
                <w:b/>
                <w:bCs/>
              </w:rPr>
              <w:t>AI</w:t>
            </w:r>
            <w:bookmarkEnd w:id="8"/>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2325740"/>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932C44">
      <w:pPr>
        <w:spacing w:before="240" w:line="360" w:lineRule="auto"/>
        <w:jc w:val="both"/>
        <w:rPr>
          <w:rFonts w:ascii="Times New Roman" w:hAnsi="Times New Roman" w:cs="Times New Roman"/>
          <w:sz w:val="24"/>
          <w:szCs w:val="24"/>
        </w:rPr>
      </w:pPr>
      <w:bookmarkStart w:id="13" w:name="_Toc125663077"/>
      <w:bookmarkStart w:id="14"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5" w:name="_Toc125663078"/>
      <w:bookmarkStart w:id="16" w:name="_Toc132325743"/>
      <w:r w:rsidRPr="00CC76E9">
        <w:rPr>
          <w:rFonts w:ascii="Times New Roman Regular" w:hAnsi="Times New Roman Regular" w:cs="Times New Roman Regular"/>
          <w:b/>
          <w:bCs/>
          <w:color w:val="auto"/>
          <w:sz w:val="24"/>
          <w:szCs w:val="24"/>
        </w:rPr>
        <w:t xml:space="preserve">1.2.1 </w:t>
      </w:r>
      <w:bookmarkEnd w:id="15"/>
      <w:bookmarkEnd w:id="16"/>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2325744"/>
      <w:r w:rsidRPr="00AB7E19">
        <w:rPr>
          <w:rFonts w:ascii="Times New Roman Regular" w:hAnsi="Times New Roman Regular" w:cs="Times New Roman Regular"/>
          <w:b/>
          <w:bCs/>
          <w:color w:val="auto"/>
          <w:sz w:val="24"/>
          <w:szCs w:val="24"/>
        </w:rPr>
        <w:t xml:space="preserve">1.2.2 </w:t>
      </w:r>
      <w:bookmarkEnd w:id="17"/>
      <w:bookmarkEnd w:id="18"/>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bookmarkStart w:id="20"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bookmarkStart w:id="22"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2325747"/>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5"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5"/>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6" w:name="_Toc125663090"/>
      <w:bookmarkStart w:id="27"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932C44">
      <w:pPr>
        <w:spacing w:before="240"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lastRenderedPageBreak/>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bookmarkEnd w:id="27"/>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30"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30"/>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7777777" w:rsidR="00A06E54"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RQ1,</w:t>
            </w:r>
          </w:p>
          <w:p w14:paraId="413C7AA1" w14:textId="4CB8E343" w:rsidR="003B38CC" w:rsidRPr="009A1D5D" w:rsidRDefault="003B38CC" w:rsidP="0082628B">
            <w:pPr>
              <w:spacing w:line="360" w:lineRule="auto"/>
              <w:jc w:val="both"/>
              <w:rPr>
                <w:rFonts w:ascii="Times New Roman" w:hAnsi="Times New Roman" w:cs="Times New Roman"/>
                <w:b/>
                <w:sz w:val="24"/>
                <w:szCs w:val="24"/>
              </w:rPr>
            </w:pPr>
            <w:r w:rsidRPr="003B38CC">
              <w:rPr>
                <w:rFonts w:ascii="Times New Roman" w:hAnsi="Times New Roman" w:cs="Times New Roman"/>
                <w:sz w:val="24"/>
                <w:szCs w:val="24"/>
              </w:rPr>
              <w:t>RQ4</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sidRPr="006B5E91">
                <w:rPr>
                  <w:rStyle w:val="Hyperlink"/>
                  <w:rFonts w:ascii="Times New Roman" w:hAnsi="Times New Roman" w:cs="Times New Roman"/>
                  <w:sz w:val="24"/>
                  <w:szCs w:val="24"/>
                  <w:bdr w:val="single" w:sz="4" w:space="0" w:color="00B050"/>
                </w:rPr>
                <w:t>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lastRenderedPageBreak/>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2325750"/>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1"/>
    </w:p>
    <w:p w14:paraId="61B027A2" w14:textId="25559938" w:rsidR="00B6151B" w:rsidRDefault="00B6151B" w:rsidP="00932C44">
      <w:pPr>
        <w:spacing w:before="240" w:line="360" w:lineRule="auto"/>
        <w:jc w:val="both"/>
        <w:rPr>
          <w:rFonts w:ascii="Times New Roman" w:hAnsi="Times New Roman" w:cs="Times New Roman"/>
          <w:sz w:val="24"/>
          <w:szCs w:val="24"/>
        </w:rPr>
      </w:pPr>
      <w:bookmarkStart w:id="32"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3" w:name="_Toc132325752"/>
      <w:bookmarkEnd w:id="32"/>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3"/>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Given that transformers perform well in this field, the proposed solution for this domain will be finding the recommended architecture along with hyper-parameter optimization, to reach </w:t>
      </w:r>
      <w:r w:rsidRPr="00780D0B">
        <w:rPr>
          <w:rFonts w:ascii="Times New Roman" w:hAnsi="Times New Roman" w:cs="Times New Roman"/>
          <w:sz w:val="24"/>
          <w:szCs w:val="24"/>
        </w:rPr>
        <w:lastRenderedPageBreak/>
        <w:t>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4"/>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25663095"/>
      <w:bookmarkStart w:id="36" w:name="_Toc132325757"/>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5"/>
      <w:bookmarkEnd w:id="36"/>
    </w:p>
    <w:p w14:paraId="0725067B" w14:textId="2C332A57" w:rsidR="00780D0B" w:rsidRDefault="00780D0B" w:rsidP="00932C44">
      <w:pPr>
        <w:spacing w:before="240"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7"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7"/>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8" w:name="_Toc129860770"/>
      <w:bookmarkStart w:id="39"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8"/>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9"/>
    </w:p>
    <w:p w14:paraId="6CEADB8C" w14:textId="77777777" w:rsidR="00730F3D" w:rsidRDefault="00730F3D" w:rsidP="00DD71CF">
      <w:pPr>
        <w:spacing w:before="240" w:line="360" w:lineRule="auto"/>
        <w:jc w:val="both"/>
        <w:rPr>
          <w:rFonts w:ascii="Times New Roman" w:hAnsi="Times New Roman" w:cs="Times New Roman"/>
          <w:sz w:val="24"/>
          <w:szCs w:val="24"/>
        </w:rPr>
      </w:pPr>
      <w:bookmarkStart w:id="40" w:name="_Toc129860771"/>
      <w:bookmarkStart w:id="41"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0"/>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1"/>
    </w:p>
    <w:p w14:paraId="43B98B6E" w14:textId="72670B5F" w:rsidR="004C2F82" w:rsidRPr="00334293" w:rsidRDefault="00730F3D" w:rsidP="00DD71CF">
      <w:pPr>
        <w:spacing w:before="240"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2" w:name="_Toc129860772"/>
      <w:bookmarkStart w:id="43"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2"/>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3"/>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44" w:name="_Toc129860773"/>
      <w:bookmarkStart w:id="45"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4"/>
      <w:bookmarkEnd w:id="45"/>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6" w:name="_Toc129860774"/>
      <w:bookmarkStart w:id="47"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6"/>
      <w:bookmarkEnd w:id="47"/>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29860779"/>
      <w:bookmarkStart w:id="49"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8"/>
      <w:r w:rsidR="00881E95" w:rsidRPr="00AC6287">
        <w:rPr>
          <w:rFonts w:ascii="Times New Roman" w:hAnsi="Times New Roman" w:cs="Times New Roman"/>
          <w:b/>
          <w:bCs/>
          <w:color w:val="auto"/>
          <w:sz w:val="28"/>
          <w:szCs w:val="28"/>
        </w:rPr>
        <w:t>Existing work</w:t>
      </w:r>
      <w:bookmarkEnd w:id="49"/>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50" w:name="_Toc129860780"/>
      <w:bookmarkStart w:id="51"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0"/>
      <w:bookmarkEnd w:id="51"/>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2" w:name="_Toc129860781"/>
      <w:bookmarkStart w:id="53"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2"/>
      <w:bookmarkEnd w:id="53"/>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4" w:name="_3.5_Technological_review"/>
      <w:bookmarkStart w:id="55" w:name="_Toc129860785"/>
      <w:bookmarkStart w:id="56" w:name="_Toc132325774"/>
      <w:bookmarkEnd w:id="5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5"/>
      <w:r w:rsidR="00881E95" w:rsidRPr="00AC6287">
        <w:rPr>
          <w:rFonts w:ascii="Times New Roman" w:hAnsi="Times New Roman" w:cs="Times New Roman"/>
          <w:b/>
          <w:bCs/>
          <w:color w:val="auto"/>
          <w:sz w:val="28"/>
          <w:szCs w:val="28"/>
        </w:rPr>
        <w:t>Technological review</w:t>
      </w:r>
      <w:bookmarkEnd w:id="56"/>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7" w:name="_Toc129860786"/>
      <w:bookmarkStart w:id="58"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7"/>
      <w:bookmarkEnd w:id="58"/>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9" w:name="_Toc129860787"/>
      <w:bookmarkStart w:id="60"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1" w:name="_Toc129860791"/>
      <w:bookmarkStart w:id="62" w:name="_Toc132325780"/>
      <w:bookmarkEnd w:id="59"/>
      <w:bookmarkEnd w:id="60"/>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1"/>
      <w:bookmarkEnd w:id="62"/>
      <w:r w:rsidR="00AD1C2E">
        <w:rPr>
          <w:rFonts w:ascii="Times New Roman" w:hAnsi="Times New Roman" w:cs="Times New Roman"/>
          <w:b/>
          <w:bCs/>
          <w:color w:val="auto"/>
          <w:sz w:val="24"/>
          <w:szCs w:val="24"/>
        </w:rPr>
        <w:t>Machine Learning Text Summarization Techniques</w:t>
      </w:r>
    </w:p>
    <w:bookmarkStart w:id="63" w:name="_Toc129860792"/>
    <w:bookmarkStart w:id="64"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5" w:name="_2.6_Evaluation"/>
      <w:bookmarkStart w:id="66" w:name="_Toc129860810"/>
      <w:bookmarkStart w:id="67" w:name="_Toc132325799"/>
      <w:bookmarkEnd w:id="63"/>
      <w:bookmarkEnd w:id="64"/>
      <w:bookmarkEnd w:id="65"/>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6"/>
      <w:r w:rsidR="00881E95" w:rsidRPr="0014140B">
        <w:rPr>
          <w:rFonts w:ascii="Times New Roman" w:hAnsi="Times New Roman" w:cs="Times New Roman"/>
          <w:b/>
          <w:bCs/>
          <w:color w:val="auto"/>
          <w:sz w:val="28"/>
          <w:szCs w:val="28"/>
        </w:rPr>
        <w:t>Evaluation</w:t>
      </w:r>
      <w:bookmarkEnd w:id="67"/>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68" w:name="_Toc129860811"/>
      <w:bookmarkStart w:id="69"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8"/>
      <w:bookmarkEnd w:id="69"/>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70" w:name="_Toc120985180"/>
      <w:bookmarkStart w:id="71"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70"/>
      <w:bookmarkEnd w:id="71"/>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2" w:name="_Toc129860812"/>
      <w:bookmarkStart w:id="73"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2"/>
      <w:bookmarkEnd w:id="73"/>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4" w:name="_Toc129860816"/>
      <w:bookmarkStart w:id="75"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4"/>
      <w:r w:rsidR="00881E95" w:rsidRPr="008A06F1">
        <w:rPr>
          <w:rFonts w:ascii="Times New Roman" w:hAnsi="Times New Roman" w:cs="Times New Roman"/>
          <w:b/>
          <w:bCs/>
          <w:color w:val="auto"/>
          <w:sz w:val="28"/>
          <w:szCs w:val="28"/>
        </w:rPr>
        <w:t>Chapter summary</w:t>
      </w:r>
      <w:bookmarkEnd w:id="75"/>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6"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6"/>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7" w:name="_Toc129862721"/>
      <w:bookmarkStart w:id="78"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7"/>
      <w:r w:rsidR="002846C1" w:rsidRPr="0077504C">
        <w:rPr>
          <w:rFonts w:ascii="Times New Roman" w:hAnsi="Times New Roman" w:cs="Times New Roman"/>
          <w:b/>
          <w:bCs/>
          <w:color w:val="auto"/>
          <w:sz w:val="28"/>
          <w:szCs w:val="28"/>
        </w:rPr>
        <w:t>Chapter overview</w:t>
      </w:r>
      <w:bookmarkEnd w:id="78"/>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9"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9"/>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80" w:name="_Toc115287373"/>
      <w:bookmarkStart w:id="81" w:name="_Toc116485546"/>
      <w:bookmarkStart w:id="82" w:name="_Toc117005582"/>
      <w:bookmarkStart w:id="83" w:name="_Toc117006110"/>
      <w:bookmarkStart w:id="84" w:name="_Toc125553250"/>
      <w:bookmarkStart w:id="85"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6"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80"/>
      <w:bookmarkEnd w:id="81"/>
      <w:bookmarkEnd w:id="82"/>
      <w:bookmarkEnd w:id="83"/>
      <w:bookmarkEnd w:id="84"/>
      <w:bookmarkEnd w:id="85"/>
      <w:bookmarkEnd w:id="86"/>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7" w:name="_Toc129862723"/>
      <w:bookmarkStart w:id="88"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7"/>
      <w:r w:rsidR="002846C1" w:rsidRPr="00EF09E5">
        <w:rPr>
          <w:rFonts w:ascii="Times New Roman" w:hAnsi="Times New Roman" w:cs="Times New Roman"/>
          <w:b/>
          <w:bCs/>
          <w:color w:val="auto"/>
          <w:sz w:val="28"/>
          <w:szCs w:val="28"/>
        </w:rPr>
        <w:t>Development methodology</w:t>
      </w:r>
      <w:bookmarkEnd w:id="88"/>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89" w:name="_Toc129862724"/>
      <w:bookmarkStart w:id="90"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9"/>
      <w:bookmarkEnd w:id="90"/>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1" w:name="_Toc129862725"/>
      <w:bookmarkStart w:id="92"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1"/>
      <w:bookmarkEnd w:id="92"/>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3" w:name="_Toc129862726"/>
      <w:bookmarkStart w:id="94"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3"/>
      <w:bookmarkEnd w:id="94"/>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5" w:name="_Toc129862727"/>
      <w:bookmarkStart w:id="96"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5"/>
      <w:bookmarkEnd w:id="96"/>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7" w:name="_Toc129862729"/>
      <w:bookmarkStart w:id="98"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7"/>
      <w:r w:rsidR="002846C1" w:rsidRPr="00EF09E5">
        <w:rPr>
          <w:rFonts w:ascii="Times New Roman" w:hAnsi="Times New Roman" w:cs="Times New Roman"/>
          <w:b/>
          <w:bCs/>
          <w:color w:val="auto"/>
          <w:sz w:val="28"/>
          <w:szCs w:val="28"/>
        </w:rPr>
        <w:t>Project management methodology</w:t>
      </w:r>
      <w:bookmarkEnd w:id="98"/>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9" w:name="_Toc129862730"/>
      <w:bookmarkStart w:id="100"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9"/>
      <w:bookmarkEnd w:id="100"/>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1" w:name="_Toc129862731"/>
      <w:bookmarkStart w:id="102"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1"/>
      <w:bookmarkEnd w:id="102"/>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1E5BA084" w14:textId="71C22234" w:rsidR="00D2638E" w:rsidRDefault="00D2638E" w:rsidP="00D2638E">
      <w:pPr>
        <w:pStyle w:val="Caption"/>
        <w:jc w:val="center"/>
        <w:rPr>
          <w:rFonts w:ascii="Times New Roman" w:hAnsi="Times New Roman" w:cs="Times New Roman"/>
          <w:b w:val="0"/>
          <w:bCs w:val="0"/>
          <w:smallCaps w:val="0"/>
          <w:color w:val="auto"/>
          <w:sz w:val="24"/>
          <w:szCs w:val="24"/>
        </w:rPr>
      </w:pPr>
      <w:bookmarkStart w:id="103" w:name="_Toc116400952"/>
      <w:bookmarkStart w:id="104" w:name="_Toc116485554"/>
      <w:bookmarkStart w:id="105" w:name="_Toc117005607"/>
      <w:bookmarkStart w:id="106" w:name="_Toc117006052"/>
      <w:bookmarkStart w:id="107" w:name="_Toc125553254"/>
      <w:bookmarkStart w:id="108"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3"/>
      <w:bookmarkEnd w:id="104"/>
      <w:bookmarkEnd w:id="105"/>
      <w:bookmarkEnd w:id="106"/>
      <w:bookmarkEnd w:id="107"/>
      <w:bookmarkEnd w:id="108"/>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9" w:name="_Toc129862732"/>
      <w:bookmarkStart w:id="110"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9"/>
      <w:bookmarkEnd w:id="110"/>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1" w:name="_Toc115287374"/>
      <w:bookmarkStart w:id="112" w:name="_Toc116485547"/>
      <w:bookmarkStart w:id="113" w:name="_Toc117005583"/>
      <w:bookmarkStart w:id="114" w:name="_Toc117006111"/>
      <w:bookmarkStart w:id="115"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6"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1"/>
      <w:bookmarkEnd w:id="112"/>
      <w:bookmarkEnd w:id="113"/>
      <w:bookmarkEnd w:id="114"/>
      <w:bookmarkEnd w:id="115"/>
      <w:bookmarkEnd w:id="116"/>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7" w:name="_Toc129862745"/>
      <w:bookmarkStart w:id="118"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7"/>
      <w:r w:rsidR="002846C1" w:rsidRPr="00A45744">
        <w:rPr>
          <w:rFonts w:ascii="Times New Roman" w:hAnsi="Times New Roman" w:cs="Times New Roman"/>
          <w:b/>
          <w:bCs/>
          <w:color w:val="auto"/>
          <w:sz w:val="28"/>
          <w:szCs w:val="28"/>
        </w:rPr>
        <w:t>Resources</w:t>
      </w:r>
      <w:bookmarkEnd w:id="118"/>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19" w:name="_Toc129862746"/>
      <w:bookmarkStart w:id="120"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9"/>
      <w:bookmarkEnd w:id="120"/>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1" w:name="_Toc129862747"/>
      <w:bookmarkStart w:id="122"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1"/>
      <w:bookmarkEnd w:id="122"/>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3" w:name="_Toc129862748"/>
      <w:bookmarkStart w:id="124"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3"/>
      <w:bookmarkEnd w:id="124"/>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5" w:name="_Toc129862749"/>
      <w:bookmarkStart w:id="126"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5"/>
      <w:bookmarkEnd w:id="126"/>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7" w:name="_Toc129862750"/>
      <w:bookmarkStart w:id="128"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7"/>
      <w:r w:rsidR="002846C1" w:rsidRPr="005F5AC3">
        <w:rPr>
          <w:rFonts w:ascii="Times New Roman" w:hAnsi="Times New Roman" w:cs="Times New Roman"/>
          <w:b/>
          <w:bCs/>
          <w:color w:val="auto"/>
          <w:sz w:val="28"/>
          <w:szCs w:val="28"/>
        </w:rPr>
        <w:t>Risks &amp; mitigation</w:t>
      </w:r>
      <w:bookmarkEnd w:id="128"/>
    </w:p>
    <w:p w14:paraId="5CCB0DBC" w14:textId="66E5B5EA" w:rsidR="00D2638E" w:rsidRPr="00446D56" w:rsidRDefault="00743201" w:rsidP="00863C1C">
      <w:pPr>
        <w:spacing w:before="24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9" w:name="_Toc115287375"/>
      <w:bookmarkStart w:id="130" w:name="_Toc116485548"/>
      <w:bookmarkStart w:id="131" w:name="_Toc117005584"/>
      <w:bookmarkStart w:id="132" w:name="_Toc117006112"/>
      <w:bookmarkStart w:id="133" w:name="_Toc125553252"/>
      <w:bookmarkStart w:id="134"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9"/>
      <w:bookmarkEnd w:id="130"/>
      <w:bookmarkEnd w:id="131"/>
      <w:bookmarkEnd w:id="132"/>
      <w:bookmarkEnd w:id="133"/>
      <w:bookmarkEnd w:id="134"/>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5"/>
    </w:p>
    <w:p w14:paraId="4D3F6DA4" w14:textId="0406517F" w:rsidR="0017161A" w:rsidRDefault="00743201"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6" w:name="_Toc125663096"/>
      <w:bookmarkStart w:id="137"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6"/>
      <w:bookmarkEnd w:id="137"/>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8" w:name="_Toc125556177"/>
      <w:bookmarkStart w:id="139" w:name="_Toc125663097"/>
      <w:bookmarkStart w:id="140" w:name="_Toc132325826"/>
      <w:r w:rsidRPr="006B7647">
        <w:rPr>
          <w:rFonts w:ascii="Times New Roman Regular" w:hAnsi="Times New Roman Regular" w:cs="Times New Roman Regular"/>
          <w:b/>
          <w:bCs/>
          <w:color w:val="auto"/>
          <w:sz w:val="28"/>
          <w:szCs w:val="28"/>
        </w:rPr>
        <w:t xml:space="preserve">4.1 </w:t>
      </w:r>
      <w:bookmarkEnd w:id="138"/>
      <w:r w:rsidRPr="006B7647">
        <w:rPr>
          <w:rFonts w:ascii="Times New Roman Regular" w:hAnsi="Times New Roman Regular" w:cs="Times New Roman Regular"/>
          <w:b/>
          <w:bCs/>
          <w:color w:val="auto"/>
          <w:sz w:val="28"/>
          <w:szCs w:val="28"/>
        </w:rPr>
        <w:t>Chapter overview</w:t>
      </w:r>
      <w:bookmarkEnd w:id="139"/>
      <w:bookmarkEnd w:id="140"/>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8"/>
      <w:bookmarkStart w:id="142" w:name="_Toc125663098"/>
      <w:bookmarkStart w:id="143" w:name="_Toc132325827"/>
      <w:r w:rsidRPr="006B7647">
        <w:rPr>
          <w:rFonts w:ascii="Times New Roman Regular" w:hAnsi="Times New Roman Regular" w:cs="Times New Roman Regular"/>
          <w:b/>
          <w:bCs/>
          <w:color w:val="auto"/>
          <w:sz w:val="28"/>
          <w:szCs w:val="28"/>
        </w:rPr>
        <w:t xml:space="preserve">4.2 </w:t>
      </w:r>
      <w:bookmarkEnd w:id="141"/>
      <w:r w:rsidRPr="006B7647">
        <w:rPr>
          <w:rFonts w:ascii="Times New Roman Regular" w:hAnsi="Times New Roman Regular" w:cs="Times New Roman Regular"/>
          <w:b/>
          <w:bCs/>
          <w:color w:val="auto"/>
          <w:sz w:val="28"/>
          <w:szCs w:val="28"/>
        </w:rPr>
        <w:t>Rich picture</w:t>
      </w:r>
      <w:bookmarkEnd w:id="142"/>
      <w:bookmarkEnd w:id="143"/>
    </w:p>
    <w:p w14:paraId="734FC6A8" w14:textId="6160F087" w:rsidR="00B40933" w:rsidRDefault="00345FBC" w:rsidP="00A43383">
      <w:pPr>
        <w:keepNext/>
        <w:spacing w:before="240"/>
        <w:jc w:val="center"/>
        <w:rPr>
          <w:rFonts w:ascii="Times New Roman Regular" w:hAnsi="Times New Roman Regular" w:cs="Times New Roman Regular" w:hint="eastAsia"/>
        </w:rPr>
      </w:pPr>
      <w:r>
        <w:rPr>
          <w:noProof/>
        </w:rPr>
        <w:drawing>
          <wp:inline distT="0" distB="0" distL="0" distR="0" wp14:anchorId="53BF7969" wp14:editId="5AFB3DCE">
            <wp:extent cx="5413367" cy="4603676"/>
            <wp:effectExtent l="0" t="0" r="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7515" cy="4666734"/>
                    </a:xfrm>
                    <a:prstGeom prst="rect">
                      <a:avLst/>
                    </a:prstGeom>
                    <a:noFill/>
                    <a:ln>
                      <a:noFill/>
                    </a:ln>
                  </pic:spPr>
                </pic:pic>
              </a:graphicData>
            </a:graphic>
          </wp:inline>
        </w:drawing>
      </w:r>
    </w:p>
    <w:p w14:paraId="56851C5C" w14:textId="342F5E1D"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4" w:name="_Toc121070275"/>
      <w:bookmarkStart w:id="145"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2</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4"/>
      <w:bookmarkEnd w:id="145"/>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6" w:name="_Toc125556179"/>
      <w:bookmarkStart w:id="147" w:name="_Toc125663099"/>
      <w:bookmarkStart w:id="148" w:name="_Toc132325828"/>
      <w:r w:rsidRPr="00BD1851">
        <w:rPr>
          <w:rFonts w:ascii="Times New Roman Regular" w:hAnsi="Times New Roman Regular" w:cs="Times New Roman Regular"/>
          <w:b/>
          <w:bCs/>
          <w:color w:val="auto"/>
          <w:sz w:val="28"/>
          <w:szCs w:val="28"/>
        </w:rPr>
        <w:t xml:space="preserve">4.3 </w:t>
      </w:r>
      <w:bookmarkEnd w:id="146"/>
      <w:r w:rsidRPr="00BD1851">
        <w:rPr>
          <w:rFonts w:ascii="Times New Roman Regular" w:hAnsi="Times New Roman Regular" w:cs="Times New Roman Regular"/>
          <w:b/>
          <w:bCs/>
          <w:color w:val="auto"/>
          <w:sz w:val="28"/>
          <w:szCs w:val="28"/>
        </w:rPr>
        <w:t>Stakeholder analysis</w:t>
      </w:r>
      <w:bookmarkEnd w:id="147"/>
      <w:bookmarkEnd w:id="148"/>
    </w:p>
    <w:p w14:paraId="55C98C84" w14:textId="35FEB223" w:rsidR="00B40933" w:rsidRDefault="00345FBC" w:rsidP="00A43383">
      <w:pPr>
        <w:spacing w:before="240"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9" w:name="_Toc125663100"/>
      <w:bookmarkStart w:id="150" w:name="_Toc125556180"/>
      <w:bookmarkStart w:id="151" w:name="_Toc132325829"/>
      <w:r w:rsidRPr="00BD1851">
        <w:rPr>
          <w:rFonts w:ascii="Times New Roman Regular" w:hAnsi="Times New Roman Regular" w:cs="Times New Roman Regular"/>
          <w:b/>
          <w:bCs/>
          <w:color w:val="auto"/>
          <w:sz w:val="24"/>
          <w:szCs w:val="24"/>
        </w:rPr>
        <w:t>4.3.1 Stakeholder onion model</w:t>
      </w:r>
      <w:bookmarkEnd w:id="149"/>
      <w:bookmarkEnd w:id="150"/>
      <w:bookmarkEnd w:id="151"/>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71115C79">
            <wp:extent cx="4933507" cy="4767477"/>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77547" cy="4810035"/>
                    </a:xfrm>
                    <a:prstGeom prst="rect">
                      <a:avLst/>
                    </a:prstGeom>
                    <a:noFill/>
                    <a:ln>
                      <a:noFill/>
                    </a:ln>
                  </pic:spPr>
                </pic:pic>
              </a:graphicData>
            </a:graphic>
          </wp:inline>
        </w:drawing>
      </w:r>
    </w:p>
    <w:p w14:paraId="33F5F72A" w14:textId="0641F2FD"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2" w:name="_Toc121070276"/>
      <w:bookmarkStart w:id="153"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3</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2"/>
      <w:bookmarkEnd w:id="153"/>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2325830"/>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8"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7"/>
      <w:bookmarkEnd w:id="158"/>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2325831"/>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466AB4A5" w14:textId="233692CD" w:rsidR="00B40933" w:rsidRDefault="00926A00" w:rsidP="00A43383">
      <w:pPr>
        <w:spacing w:before="240"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2" w:name="_Toc121126699"/>
      <w:bookmarkStart w:id="163"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2"/>
      <w:bookmarkEnd w:id="163"/>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4" w:name="_4.5_Discussion_of"/>
      <w:bookmarkStart w:id="165" w:name="_Toc125556183"/>
      <w:bookmarkStart w:id="166" w:name="_Toc125663103"/>
      <w:bookmarkStart w:id="167" w:name="_Toc132325832"/>
      <w:bookmarkEnd w:id="164"/>
      <w:r w:rsidRPr="00D3104C">
        <w:rPr>
          <w:rFonts w:ascii="Times New Roman Regular" w:hAnsi="Times New Roman Regular" w:cs="Times New Roman Regular"/>
          <w:b/>
          <w:bCs/>
          <w:color w:val="auto"/>
          <w:sz w:val="28"/>
          <w:szCs w:val="28"/>
        </w:rPr>
        <w:t xml:space="preserve">4.5 </w:t>
      </w:r>
      <w:bookmarkEnd w:id="165"/>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6"/>
      <w:bookmarkEnd w:id="167"/>
    </w:p>
    <w:p w14:paraId="63D2F8E9" w14:textId="6C2FB29E"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8" w:name="_Toc125556184"/>
      <w:bookmarkStart w:id="169" w:name="_Toc125663104"/>
      <w:bookmarkStart w:id="170" w:name="_Toc132325833"/>
      <w:r w:rsidRPr="00D3104C">
        <w:rPr>
          <w:rFonts w:ascii="Times New Roman Regular" w:hAnsi="Times New Roman Regular" w:cs="Times New Roman Regular"/>
          <w:b/>
          <w:bCs/>
          <w:color w:val="auto"/>
          <w:sz w:val="24"/>
          <w:szCs w:val="24"/>
        </w:rPr>
        <w:t>4.5.1 Literature review</w:t>
      </w:r>
      <w:bookmarkEnd w:id="168"/>
      <w:bookmarkEnd w:id="169"/>
      <w:bookmarkEnd w:id="170"/>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1"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1"/>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2" w:name="_Toc125663105"/>
      <w:bookmarkStart w:id="173" w:name="_Toc125556185"/>
      <w:bookmarkStart w:id="174" w:name="_Toc132325834"/>
      <w:r w:rsidRPr="00D3104C">
        <w:rPr>
          <w:rFonts w:ascii="Times New Roman Regular" w:hAnsi="Times New Roman Regular" w:cs="Times New Roman Regular"/>
          <w:b/>
          <w:bCs/>
          <w:color w:val="auto"/>
          <w:sz w:val="24"/>
          <w:szCs w:val="24"/>
        </w:rPr>
        <w:t xml:space="preserve">4.5.2 </w:t>
      </w:r>
      <w:bookmarkEnd w:id="172"/>
      <w:bookmarkEnd w:id="173"/>
      <w:bookmarkEnd w:id="174"/>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5"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6"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5"/>
      <w:bookmarkEnd w:id="176"/>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7" w:name="_Toc125556187"/>
      <w:bookmarkStart w:id="178" w:name="_Toc125663107"/>
      <w:bookmarkStart w:id="179" w:name="_Toc132325835"/>
      <w:r w:rsidRPr="00135C0E">
        <w:rPr>
          <w:rFonts w:ascii="Times New Roman Regular" w:hAnsi="Times New Roman Regular" w:cs="Times New Roman Regular"/>
          <w:b/>
          <w:bCs/>
          <w:color w:val="auto"/>
          <w:sz w:val="24"/>
          <w:szCs w:val="24"/>
        </w:rPr>
        <w:lastRenderedPageBreak/>
        <w:t>4.5.3 Interviews</w:t>
      </w:r>
      <w:bookmarkEnd w:id="177"/>
      <w:bookmarkEnd w:id="178"/>
      <w:bookmarkEnd w:id="179"/>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80" w:name="_Toc125663106"/>
      <w:bookmarkStart w:id="181"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2" w:name="_Toc121126702"/>
      <w:bookmarkStart w:id="183"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2"/>
      <w:bookmarkEnd w:id="183"/>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4" w:name="_Toc132325836"/>
      <w:r w:rsidRPr="00135C0E">
        <w:rPr>
          <w:rFonts w:ascii="Times New Roman Regular" w:hAnsi="Times New Roman Regular" w:cs="Times New Roman Regular"/>
          <w:b/>
          <w:bCs/>
          <w:color w:val="auto"/>
          <w:sz w:val="24"/>
          <w:szCs w:val="24"/>
        </w:rPr>
        <w:lastRenderedPageBreak/>
        <w:t>4.5.4 Survey</w:t>
      </w:r>
      <w:bookmarkEnd w:id="180"/>
      <w:bookmarkEnd w:id="181"/>
      <w:bookmarkEnd w:id="184"/>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5" w:name="_Toc126793286"/>
      <w:bookmarkStart w:id="186" w:name="_Toc125556188"/>
      <w:bookmarkStart w:id="187"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8"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8"/>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266804">
        <w:tc>
          <w:tcPr>
            <w:tcW w:w="2155" w:type="dxa"/>
            <w:shd w:val="clear" w:color="auto" w:fill="D9D9D9" w:themeFill="background1" w:themeFillShade="D9"/>
          </w:tcPr>
          <w:p w14:paraId="27D983A7" w14:textId="77777777" w:rsidR="00352CB4" w:rsidRPr="006B5E91" w:rsidRDefault="00352CB4" w:rsidP="00266804">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266804">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266804">
        <w:tc>
          <w:tcPr>
            <w:tcW w:w="2155" w:type="dxa"/>
          </w:tcPr>
          <w:p w14:paraId="5F1E7DBC" w14:textId="77777777" w:rsidR="00352CB4" w:rsidRPr="006B5E91" w:rsidRDefault="00352CB4" w:rsidP="00266804">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266804">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266804">
        <w:tc>
          <w:tcPr>
            <w:tcW w:w="2155" w:type="dxa"/>
          </w:tcPr>
          <w:p w14:paraId="6808C24A" w14:textId="77777777" w:rsidR="00352CB4" w:rsidRPr="006B5E91"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266804">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266804">
        <w:tc>
          <w:tcPr>
            <w:tcW w:w="2155" w:type="dxa"/>
          </w:tcPr>
          <w:p w14:paraId="03CB23C7" w14:textId="77777777" w:rsidR="00352CB4"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266804">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266804">
        <w:tc>
          <w:tcPr>
            <w:tcW w:w="2155" w:type="dxa"/>
          </w:tcPr>
          <w:p w14:paraId="3D3AE0B7" w14:textId="77777777" w:rsidR="00352CB4"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266804">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266804">
        <w:tc>
          <w:tcPr>
            <w:tcW w:w="1615" w:type="dxa"/>
            <w:shd w:val="clear" w:color="auto" w:fill="D9D9D9" w:themeFill="background1" w:themeFillShade="D9"/>
          </w:tcPr>
          <w:p w14:paraId="2DE15A6D" w14:textId="77777777" w:rsidR="00352CB4" w:rsidRPr="006B5E91" w:rsidRDefault="00352CB4" w:rsidP="00266804">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266804">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266804">
        <w:tc>
          <w:tcPr>
            <w:tcW w:w="1615" w:type="dxa"/>
          </w:tcPr>
          <w:p w14:paraId="0027152A" w14:textId="77777777" w:rsidR="00352CB4" w:rsidRPr="006B5E91" w:rsidRDefault="00352CB4" w:rsidP="00266804">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266804">
        <w:tc>
          <w:tcPr>
            <w:tcW w:w="1615" w:type="dxa"/>
          </w:tcPr>
          <w:p w14:paraId="28A3419E" w14:textId="77777777" w:rsidR="00352CB4" w:rsidRPr="006B5E91"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266804">
        <w:tc>
          <w:tcPr>
            <w:tcW w:w="1615" w:type="dxa"/>
          </w:tcPr>
          <w:p w14:paraId="2E636A75" w14:textId="77777777" w:rsidR="00352CB4"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266804">
        <w:tc>
          <w:tcPr>
            <w:tcW w:w="1615" w:type="dxa"/>
          </w:tcPr>
          <w:p w14:paraId="5923B46D" w14:textId="77777777" w:rsidR="00352CB4"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2668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9"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6"/>
      <w:bookmarkEnd w:id="187"/>
      <w:bookmarkEnd w:id="189"/>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90" w:name="_Toc121126703"/>
      <w:bookmarkStart w:id="191"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90"/>
      <w:bookmarkEnd w:id="191"/>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2"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3" w:name="_Toc132325838"/>
      <w:r w:rsidRPr="00A976CF">
        <w:rPr>
          <w:rFonts w:ascii="Times New Roman Regular" w:hAnsi="Times New Roman Regular" w:cs="Times New Roman Regular"/>
          <w:b/>
          <w:bCs/>
          <w:color w:val="auto"/>
          <w:sz w:val="24"/>
          <w:szCs w:val="24"/>
        </w:rPr>
        <w:t>4.5.6 Summary of findings</w:t>
      </w:r>
      <w:bookmarkEnd w:id="192"/>
      <w:bookmarkEnd w:id="193"/>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4"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4"/>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561"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5953"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561"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561"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561"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king use of larger new data for retraining for a specific domain, from companies/businesses who uses data which are of the same domain. (e.g.: - 50 different restaurants data can be </w:t>
            </w:r>
            <w:r>
              <w:rPr>
                <w:rFonts w:ascii="Times New Roman" w:hAnsi="Times New Roman" w:cs="Times New Roman"/>
                <w:sz w:val="24"/>
                <w:szCs w:val="24"/>
              </w:rPr>
              <w:lastRenderedPageBreak/>
              <w:t>combined for retraining give that the domain is “Restaurants”)</w:t>
            </w:r>
          </w:p>
        </w:tc>
        <w:tc>
          <w:tcPr>
            <w:tcW w:w="260"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536"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506"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561"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5" w:name="_4.6_Context_diagram"/>
      <w:bookmarkStart w:id="196" w:name="_Toc125556190"/>
      <w:bookmarkStart w:id="197" w:name="_Toc125663110"/>
      <w:bookmarkStart w:id="198" w:name="_Toc132325839"/>
      <w:bookmarkEnd w:id="195"/>
      <w:r w:rsidRPr="00A976CF">
        <w:rPr>
          <w:rFonts w:ascii="Times New Roman Regular" w:hAnsi="Times New Roman Regular" w:cs="Times New Roman Regular"/>
          <w:b/>
          <w:bCs/>
          <w:color w:val="auto"/>
          <w:sz w:val="28"/>
          <w:szCs w:val="28"/>
        </w:rPr>
        <w:t xml:space="preserve">4.6 </w:t>
      </w:r>
      <w:bookmarkEnd w:id="196"/>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7"/>
      <w:bookmarkEnd w:id="198"/>
    </w:p>
    <w:p w14:paraId="70C16164" w14:textId="0FAFE738" w:rsidR="00B40933" w:rsidRDefault="00865DA5" w:rsidP="00352CB4">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690C2BA1"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9" w:name="_Toc121070277"/>
      <w:bookmarkStart w:id="200"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4</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9"/>
      <w:bookmarkEnd w:id="200"/>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1" w:name="_Toc125556191"/>
      <w:bookmarkStart w:id="202" w:name="_Toc125663111"/>
      <w:bookmarkStart w:id="203" w:name="_Toc132325840"/>
      <w:r w:rsidRPr="00A976CF">
        <w:rPr>
          <w:rFonts w:ascii="Times New Roman Regular" w:hAnsi="Times New Roman Regular" w:cs="Times New Roman Regular"/>
          <w:b/>
          <w:bCs/>
          <w:color w:val="auto"/>
          <w:sz w:val="28"/>
          <w:szCs w:val="28"/>
        </w:rPr>
        <w:lastRenderedPageBreak/>
        <w:t xml:space="preserve">4.7 </w:t>
      </w:r>
      <w:bookmarkEnd w:id="201"/>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2"/>
      <w:bookmarkEnd w:id="203"/>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59400E26"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4" w:name="_Toc121070278"/>
      <w:bookmarkStart w:id="205"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5</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4"/>
      <w:bookmarkEnd w:id="205"/>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6" w:name="_Toc125556192"/>
      <w:bookmarkStart w:id="207" w:name="_Toc125663112"/>
      <w:bookmarkStart w:id="208" w:name="_Toc132325841"/>
      <w:r w:rsidRPr="00844835">
        <w:rPr>
          <w:rFonts w:ascii="Times New Roman Regular" w:hAnsi="Times New Roman Regular" w:cs="Times New Roman Regular"/>
          <w:b/>
          <w:bCs/>
          <w:color w:val="auto"/>
          <w:sz w:val="28"/>
          <w:szCs w:val="28"/>
        </w:rPr>
        <w:t xml:space="preserve">4.8 </w:t>
      </w:r>
      <w:bookmarkEnd w:id="206"/>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7"/>
      <w:bookmarkEnd w:id="208"/>
    </w:p>
    <w:p w14:paraId="5DA1EEE2" w14:textId="112550FF" w:rsidR="00B40933" w:rsidRDefault="00673EBD" w:rsidP="00352CB4">
      <w:pPr>
        <w:spacing w:before="240"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9"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9"/>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0" w:name="_Toc125556193"/>
      <w:bookmarkStart w:id="211" w:name="_Toc125663113"/>
      <w:bookmarkStart w:id="212" w:name="_Toc132325842"/>
      <w:r w:rsidRPr="007D5D49">
        <w:rPr>
          <w:rFonts w:ascii="Times New Roman Regular" w:hAnsi="Times New Roman Regular" w:cs="Times New Roman Regular"/>
          <w:b/>
          <w:bCs/>
          <w:color w:val="auto"/>
          <w:sz w:val="28"/>
          <w:szCs w:val="28"/>
        </w:rPr>
        <w:t xml:space="preserve">4.9 </w:t>
      </w:r>
      <w:bookmarkEnd w:id="210"/>
      <w:r w:rsidRPr="007D5D49">
        <w:rPr>
          <w:rFonts w:ascii="Times New Roman Regular" w:hAnsi="Times New Roman Regular" w:cs="Times New Roman Regular"/>
          <w:b/>
          <w:bCs/>
          <w:color w:val="auto"/>
          <w:sz w:val="28"/>
          <w:szCs w:val="28"/>
        </w:rPr>
        <w:t>Requirements</w:t>
      </w:r>
      <w:bookmarkEnd w:id="211"/>
      <w:bookmarkEnd w:id="212"/>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3" w:name="_4.9.1_Functional_requirements"/>
      <w:bookmarkStart w:id="214" w:name="_Toc125663114"/>
      <w:bookmarkStart w:id="215" w:name="_Toc125556194"/>
      <w:bookmarkStart w:id="216" w:name="_Toc132325843"/>
      <w:bookmarkEnd w:id="213"/>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4"/>
      <w:bookmarkEnd w:id="215"/>
      <w:bookmarkEnd w:id="216"/>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7" w:name="_Toc121126707"/>
      <w:bookmarkStart w:id="218"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7"/>
      <w:bookmarkEnd w:id="218"/>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9" w:name="_Toc125556195"/>
            <w:bookmarkStart w:id="220"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59BCD8BB" w14:textId="34E7CAC2"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21"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9"/>
      <w:bookmarkEnd w:id="220"/>
      <w:bookmarkEnd w:id="221"/>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2" w:name="_Toc121126708"/>
      <w:bookmarkStart w:id="223"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2"/>
      <w:bookmarkEnd w:id="223"/>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2</w:t>
            </w:r>
          </w:p>
        </w:tc>
        <w:tc>
          <w:tcPr>
            <w:tcW w:w="5293"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4" w:name="_Toc125556196"/>
      <w:bookmarkStart w:id="225" w:name="_Toc125663116"/>
      <w:bookmarkStart w:id="226" w:name="_Toc132325845"/>
      <w:r w:rsidRPr="00D8178B">
        <w:rPr>
          <w:rFonts w:ascii="Times New Roman Regular" w:hAnsi="Times New Roman Regular" w:cs="Times New Roman Regular"/>
          <w:b/>
          <w:bCs/>
          <w:color w:val="auto"/>
          <w:sz w:val="28"/>
          <w:szCs w:val="28"/>
        </w:rPr>
        <w:t xml:space="preserve">4.10 </w:t>
      </w:r>
      <w:bookmarkEnd w:id="224"/>
      <w:r w:rsidRPr="00D8178B">
        <w:rPr>
          <w:rFonts w:ascii="Times New Roman Regular" w:hAnsi="Times New Roman Regular" w:cs="Times New Roman Regular"/>
          <w:b/>
          <w:bCs/>
          <w:color w:val="auto"/>
          <w:sz w:val="28"/>
          <w:szCs w:val="28"/>
        </w:rPr>
        <w:t>Chap</w:t>
      </w:r>
      <w:bookmarkStart w:id="227" w:name="_GoBack"/>
      <w:bookmarkEnd w:id="227"/>
      <w:r w:rsidRPr="00D8178B">
        <w:rPr>
          <w:rFonts w:ascii="Times New Roman Regular" w:hAnsi="Times New Roman Regular" w:cs="Times New Roman Regular"/>
          <w:b/>
          <w:bCs/>
          <w:color w:val="auto"/>
          <w:sz w:val="28"/>
          <w:szCs w:val="28"/>
        </w:rPr>
        <w:t>ter summary</w:t>
      </w:r>
      <w:bookmarkEnd w:id="225"/>
      <w:bookmarkEnd w:id="226"/>
    </w:p>
    <w:p w14:paraId="5DF0EFFA" w14:textId="2851AFA1" w:rsidR="00E808F9" w:rsidRDefault="00673EBD" w:rsidP="00352CB4">
      <w:pPr>
        <w:spacing w:before="240"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To illustrate how the system interacts with society and the system stakeholders in this chapter, a Rich Picture Diagram was developed. The Saunder's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8" w:name="_Toc132325846"/>
      <w:r w:rsidRPr="00AD16ED">
        <w:rPr>
          <w:rFonts w:ascii="Times New Roman" w:hAnsi="Times New Roman" w:cs="Times New Roman"/>
          <w:b/>
          <w:bCs/>
          <w:color w:val="auto"/>
          <w:sz w:val="32"/>
          <w:szCs w:val="32"/>
        </w:rPr>
        <w:lastRenderedPageBreak/>
        <w:t>CHAPTER 05. SOCIAL, LEGAL, ETHICAL &amp; PROFESSIONAL ISSUES</w:t>
      </w:r>
      <w:bookmarkEnd w:id="228"/>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9" w:name="_Toc132325847"/>
      <w:r w:rsidRPr="00F5321C">
        <w:rPr>
          <w:rFonts w:ascii="Times New Roman" w:hAnsi="Times New Roman" w:cs="Times New Roman"/>
          <w:b/>
          <w:bCs/>
          <w:color w:val="auto"/>
          <w:sz w:val="28"/>
          <w:szCs w:val="28"/>
        </w:rPr>
        <w:t>5.1 Chapter overview</w:t>
      </w:r>
      <w:bookmarkEnd w:id="229"/>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30"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30"/>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31"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31"/>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2" w:name="_Toc132325849"/>
      <w:r w:rsidRPr="00465CBC">
        <w:rPr>
          <w:rFonts w:ascii="Times New Roman" w:hAnsi="Times New Roman" w:cs="Times New Roman"/>
          <w:b/>
          <w:bCs/>
          <w:color w:val="auto"/>
          <w:sz w:val="28"/>
          <w:szCs w:val="28"/>
        </w:rPr>
        <w:t>5.3 Chapter summary</w:t>
      </w:r>
      <w:bookmarkEnd w:id="232"/>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3" w:name="_Toc125663117"/>
      <w:bookmarkStart w:id="234"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3"/>
      <w:bookmarkEnd w:id="234"/>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5" w:name="_Toc125556612"/>
      <w:bookmarkStart w:id="236" w:name="_Toc125663118"/>
      <w:bookmarkStart w:id="237" w:name="_Toc132325851"/>
      <w:r w:rsidRPr="00733888">
        <w:rPr>
          <w:rFonts w:ascii="Times New Roman Regular" w:hAnsi="Times New Roman Regular" w:cs="Times New Roman Regular"/>
          <w:b/>
          <w:bCs/>
          <w:color w:val="auto"/>
          <w:sz w:val="28"/>
          <w:szCs w:val="28"/>
        </w:rPr>
        <w:t xml:space="preserve">6.1 </w:t>
      </w:r>
      <w:bookmarkEnd w:id="235"/>
      <w:r w:rsidRPr="00733888">
        <w:rPr>
          <w:rFonts w:ascii="Times New Roman Regular" w:hAnsi="Times New Roman Regular" w:cs="Times New Roman Regular"/>
          <w:b/>
          <w:bCs/>
          <w:color w:val="auto"/>
          <w:sz w:val="28"/>
          <w:szCs w:val="28"/>
        </w:rPr>
        <w:t>Chapter overview</w:t>
      </w:r>
      <w:bookmarkEnd w:id="236"/>
      <w:bookmarkEnd w:id="237"/>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8" w:name="_6.2_Design_goals"/>
      <w:bookmarkStart w:id="239" w:name="_Toc125556613"/>
      <w:bookmarkStart w:id="240" w:name="_Toc125663119"/>
      <w:bookmarkStart w:id="241" w:name="_Toc132325852"/>
      <w:bookmarkEnd w:id="238"/>
      <w:r w:rsidRPr="00733888">
        <w:rPr>
          <w:rFonts w:ascii="Times New Roman Regular" w:hAnsi="Times New Roman Regular" w:cs="Times New Roman Regular"/>
          <w:b/>
          <w:bCs/>
          <w:color w:val="auto"/>
          <w:sz w:val="28"/>
          <w:szCs w:val="28"/>
        </w:rPr>
        <w:t xml:space="preserve">6.2 </w:t>
      </w:r>
      <w:bookmarkEnd w:id="239"/>
      <w:r w:rsidRPr="00733888">
        <w:rPr>
          <w:rFonts w:ascii="Times New Roman Regular" w:hAnsi="Times New Roman Regular" w:cs="Times New Roman Regular"/>
          <w:b/>
          <w:bCs/>
          <w:color w:val="auto"/>
          <w:sz w:val="28"/>
          <w:szCs w:val="28"/>
        </w:rPr>
        <w:t>Design goals</w:t>
      </w:r>
      <w:bookmarkEnd w:id="240"/>
      <w:bookmarkEnd w:id="241"/>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2" w:name="_6.3_System_architecture"/>
      <w:bookmarkStart w:id="243" w:name="_Toc121648768"/>
      <w:bookmarkStart w:id="244" w:name="_Toc126793279"/>
      <w:bookmarkStart w:id="245" w:name="_Toc125556614"/>
      <w:bookmarkStart w:id="246" w:name="_Toc125663120"/>
      <w:bookmarkStart w:id="247" w:name="_Toc132325853"/>
      <w:bookmarkEnd w:id="242"/>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3"/>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4"/>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5"/>
      <w:bookmarkEnd w:id="246"/>
      <w:bookmarkEnd w:id="247"/>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8" w:name="_Toc125663121"/>
      <w:bookmarkStart w:id="249"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8"/>
      <w:bookmarkEnd w:id="249"/>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6758C7D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50" w:name="_Toc121649174"/>
      <w:bookmarkStart w:id="251"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6</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50"/>
      <w:bookmarkEnd w:id="251"/>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2" w:name="_Toc125663122"/>
      <w:bookmarkStart w:id="253"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2"/>
      <w:bookmarkEnd w:id="253"/>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4" w:name="_Toc125556615"/>
      <w:bookmarkStart w:id="255" w:name="_Toc125663123"/>
      <w:bookmarkStart w:id="256"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4"/>
      <w:bookmarkEnd w:id="255"/>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6"/>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7" w:name="_Toc125663124"/>
      <w:bookmarkStart w:id="258" w:name="_Toc125556616"/>
      <w:bookmarkStart w:id="259"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7"/>
      <w:bookmarkEnd w:id="258"/>
      <w:bookmarkEnd w:id="259"/>
    </w:p>
    <w:p w14:paraId="417FC31A" w14:textId="77777777" w:rsidR="00347808" w:rsidRDefault="00347808" w:rsidP="00347808">
      <w:pPr>
        <w:spacing w:line="360" w:lineRule="auto"/>
        <w:jc w:val="both"/>
        <w:rPr>
          <w:rFonts w:ascii="Times New Roman" w:hAnsi="Times New Roman" w:cs="Times New Roman"/>
          <w:sz w:val="24"/>
          <w:szCs w:val="24"/>
        </w:rPr>
      </w:pPr>
      <w:bookmarkStart w:id="260" w:name="_Toc125663125"/>
      <w:bookmarkStart w:id="261"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60"/>
      <w:bookmarkEnd w:id="261"/>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2" w:name="_Toc125556617"/>
      <w:bookmarkStart w:id="263" w:name="_Toc125663126"/>
      <w:bookmarkStart w:id="264"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2"/>
      <w:r w:rsidRPr="00AE05E3">
        <w:rPr>
          <w:rFonts w:ascii="Times New Roman Regular" w:hAnsi="Times New Roman Regular" w:cs="Times New Roman Regular"/>
          <w:b/>
          <w:bCs/>
          <w:color w:val="auto"/>
          <w:sz w:val="24"/>
          <w:szCs w:val="24"/>
        </w:rPr>
        <w:t>s</w:t>
      </w:r>
      <w:bookmarkEnd w:id="263"/>
      <w:bookmarkEnd w:id="264"/>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5" w:name="_Toc125663127"/>
      <w:bookmarkStart w:id="266"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5"/>
      <w:bookmarkEnd w:id="266"/>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0A1CA91C"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7"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7</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7"/>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8" w:name="_Toc125663128"/>
      <w:bookmarkStart w:id="269"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8"/>
      <w:bookmarkEnd w:id="269"/>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4A37FD2C"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70" w:name="_Toc121649176"/>
      <w:bookmarkStart w:id="271"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8</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0"/>
      <w:bookmarkEnd w:id="271"/>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2" w:name="_Toc125556621"/>
      <w:bookmarkStart w:id="273" w:name="_Toc125663134"/>
      <w:bookmarkStart w:id="274" w:name="_Toc132325866"/>
      <w:r w:rsidRPr="00B63F0A">
        <w:rPr>
          <w:rFonts w:ascii="Times New Roman Regular" w:hAnsi="Times New Roman Regular" w:cs="Times New Roman Regular"/>
          <w:b/>
          <w:bCs/>
          <w:color w:val="auto"/>
          <w:sz w:val="24"/>
          <w:szCs w:val="24"/>
        </w:rPr>
        <w:t>6.5.4 UI design</w:t>
      </w:r>
      <w:bookmarkEnd w:id="272"/>
      <w:bookmarkEnd w:id="273"/>
      <w:bookmarkEnd w:id="274"/>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5" w:name="_Toc125556622"/>
      <w:bookmarkStart w:id="276" w:name="_Toc125663133"/>
      <w:bookmarkStart w:id="277"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5"/>
      <w:r w:rsidRPr="00B63F0A">
        <w:rPr>
          <w:rFonts w:ascii="Times New Roman Regular" w:hAnsi="Times New Roman Regular" w:cs="Times New Roman Regular"/>
          <w:b/>
          <w:bCs/>
          <w:color w:val="auto"/>
          <w:sz w:val="24"/>
          <w:szCs w:val="24"/>
        </w:rPr>
        <w:t>activity diagram</w:t>
      </w:r>
      <w:bookmarkEnd w:id="276"/>
      <w:bookmarkEnd w:id="277"/>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0CDF017C"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8" w:name="_Toc121649177"/>
      <w:bookmarkStart w:id="279"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9</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8"/>
      <w:bookmarkEnd w:id="279"/>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0" w:name="_Toc125556623"/>
      <w:bookmarkStart w:id="281" w:name="_Toc125663135"/>
      <w:bookmarkStart w:id="282" w:name="_Toc132325868"/>
      <w:r w:rsidRPr="00B63F0A">
        <w:rPr>
          <w:rFonts w:ascii="Times New Roman Regular" w:hAnsi="Times New Roman Regular" w:cs="Times New Roman Regular"/>
          <w:b/>
          <w:bCs/>
          <w:color w:val="auto"/>
          <w:sz w:val="28"/>
          <w:szCs w:val="28"/>
        </w:rPr>
        <w:t xml:space="preserve">6.6 </w:t>
      </w:r>
      <w:bookmarkEnd w:id="280"/>
      <w:r w:rsidRPr="00B63F0A">
        <w:rPr>
          <w:rFonts w:ascii="Times New Roman Regular" w:hAnsi="Times New Roman Regular" w:cs="Times New Roman Regular"/>
          <w:b/>
          <w:bCs/>
          <w:color w:val="auto"/>
          <w:sz w:val="28"/>
          <w:szCs w:val="28"/>
        </w:rPr>
        <w:t>Chapter summary</w:t>
      </w:r>
      <w:bookmarkEnd w:id="281"/>
      <w:bookmarkEnd w:id="282"/>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3" w:name="_Toc125663136"/>
      <w:bookmarkStart w:id="284"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3"/>
      <w:bookmarkEnd w:id="284"/>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5" w:name="_Toc125557607"/>
      <w:bookmarkStart w:id="286" w:name="_Toc125663137"/>
      <w:bookmarkStart w:id="287" w:name="_Toc132325870"/>
      <w:r w:rsidRPr="00C0694D">
        <w:rPr>
          <w:rFonts w:ascii="Times New Roman Regular" w:hAnsi="Times New Roman Regular" w:cs="Times New Roman Regular"/>
          <w:b/>
          <w:bCs/>
          <w:color w:val="auto"/>
          <w:sz w:val="28"/>
          <w:szCs w:val="28"/>
        </w:rPr>
        <w:t xml:space="preserve">7.1 </w:t>
      </w:r>
      <w:bookmarkEnd w:id="285"/>
      <w:r w:rsidRPr="00C0694D">
        <w:rPr>
          <w:rFonts w:ascii="Times New Roman Regular" w:hAnsi="Times New Roman Regular" w:cs="Times New Roman Regular"/>
          <w:b/>
          <w:bCs/>
          <w:color w:val="auto"/>
          <w:sz w:val="28"/>
          <w:szCs w:val="28"/>
        </w:rPr>
        <w:t>Chapter overview</w:t>
      </w:r>
      <w:bookmarkEnd w:id="286"/>
      <w:bookmarkEnd w:id="287"/>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8" w:name="_Toc125557608"/>
      <w:bookmarkStart w:id="289" w:name="_Toc125663138"/>
      <w:bookmarkStart w:id="290" w:name="_Toc132325871"/>
      <w:r w:rsidRPr="00C0694D">
        <w:rPr>
          <w:rFonts w:ascii="Times New Roman Regular" w:hAnsi="Times New Roman Regular" w:cs="Times New Roman Regular"/>
          <w:b/>
          <w:bCs/>
          <w:color w:val="auto"/>
          <w:sz w:val="28"/>
          <w:szCs w:val="28"/>
        </w:rPr>
        <w:t xml:space="preserve">7.2 </w:t>
      </w:r>
      <w:bookmarkEnd w:id="288"/>
      <w:r w:rsidRPr="00C0694D">
        <w:rPr>
          <w:rFonts w:ascii="Times New Roman Regular" w:hAnsi="Times New Roman Regular" w:cs="Times New Roman Regular"/>
          <w:b/>
          <w:bCs/>
          <w:color w:val="auto"/>
          <w:sz w:val="28"/>
          <w:szCs w:val="28"/>
        </w:rPr>
        <w:t>Technology selection</w:t>
      </w:r>
      <w:bookmarkEnd w:id="289"/>
      <w:bookmarkEnd w:id="290"/>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91" w:name="_Toc125663139"/>
      <w:bookmarkStart w:id="292" w:name="_Toc125557609"/>
      <w:bookmarkStart w:id="293" w:name="_Toc132325872"/>
      <w:r w:rsidRPr="00C0694D">
        <w:rPr>
          <w:rFonts w:ascii="Times New Roman Regular" w:hAnsi="Times New Roman Regular" w:cs="Times New Roman Regular"/>
          <w:b/>
          <w:bCs/>
          <w:color w:val="auto"/>
          <w:sz w:val="24"/>
          <w:szCs w:val="24"/>
        </w:rPr>
        <w:t>7.2.1 Technology stack</w:t>
      </w:r>
      <w:bookmarkEnd w:id="291"/>
      <w:bookmarkEnd w:id="292"/>
      <w:bookmarkEnd w:id="293"/>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48AD7F91"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4" w:name="_Toc124969354"/>
      <w:bookmarkStart w:id="295"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0</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4"/>
      <w:bookmarkEnd w:id="295"/>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6" w:name="_Toc125557610"/>
      <w:bookmarkStart w:id="297" w:name="_Toc125663140"/>
      <w:bookmarkStart w:id="298" w:name="_Toc132325873"/>
      <w:r w:rsidRPr="00C0694D">
        <w:rPr>
          <w:rFonts w:ascii="Times New Roman Regular" w:hAnsi="Times New Roman Regular" w:cs="Times New Roman Regular"/>
          <w:b/>
          <w:bCs/>
          <w:color w:val="auto"/>
          <w:sz w:val="24"/>
          <w:szCs w:val="24"/>
        </w:rPr>
        <w:t xml:space="preserve">7.2.2 </w:t>
      </w:r>
      <w:bookmarkEnd w:id="296"/>
      <w:bookmarkEnd w:id="297"/>
      <w:bookmarkEnd w:id="298"/>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9"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9"/>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300" w:name="_Toc125663141"/>
      <w:bookmarkStart w:id="301" w:name="_Toc125557611"/>
      <w:bookmarkStart w:id="302"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300"/>
      <w:bookmarkEnd w:id="301"/>
      <w:bookmarkEnd w:id="302"/>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w:t>
      </w:r>
      <w:r w:rsidRPr="00225D7F">
        <w:rPr>
          <w:rFonts w:ascii="Times New Roman" w:hAnsi="Times New Roman" w:cs="Times New Roman"/>
          <w:sz w:val="24"/>
          <w:szCs w:val="24"/>
        </w:rPr>
        <w:lastRenderedPageBreak/>
        <w:t>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3" w:name="_Toc125557612"/>
      <w:bookmarkStart w:id="304" w:name="_Toc125663142"/>
      <w:bookmarkStart w:id="305"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3"/>
      <w:bookmarkEnd w:id="304"/>
      <w:bookmarkEnd w:id="305"/>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6"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6"/>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7" w:name="_Toc125557616"/>
      <w:bookmarkStart w:id="308" w:name="_Toc125663146"/>
      <w:bookmarkStart w:id="309" w:name="_Toc132325879"/>
      <w:r w:rsidRPr="00C0694D">
        <w:rPr>
          <w:rFonts w:ascii="Times New Roman Regular" w:hAnsi="Times New Roman Regular" w:cs="Times New Roman Regular"/>
          <w:b/>
          <w:bCs/>
          <w:color w:val="auto"/>
          <w:sz w:val="24"/>
          <w:szCs w:val="24"/>
        </w:rPr>
        <w:t xml:space="preserve">7.2.5 </w:t>
      </w:r>
      <w:bookmarkEnd w:id="307"/>
      <w:bookmarkEnd w:id="308"/>
      <w:bookmarkEnd w:id="309"/>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0" w:name="_Toc124969340"/>
      <w:bookmarkStart w:id="311"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0"/>
      <w:bookmarkEnd w:id="311"/>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00BDB243" w14:textId="77777777" w:rsidR="00F141AB" w:rsidRDefault="00F141AB">
      <w:pPr>
        <w:pStyle w:val="Heading2"/>
        <w:spacing w:line="360" w:lineRule="auto"/>
        <w:rPr>
          <w:rFonts w:ascii="Times New Roman Regular" w:hAnsi="Times New Roman Regular" w:cs="Times New Roman Regular"/>
          <w:b/>
          <w:bCs/>
          <w:color w:val="auto"/>
          <w:sz w:val="24"/>
          <w:szCs w:val="24"/>
        </w:rPr>
      </w:pPr>
      <w:bookmarkStart w:id="312" w:name="_Toc125557617"/>
      <w:bookmarkStart w:id="313" w:name="_Toc125663147"/>
      <w:bookmarkStart w:id="314" w:name="_Toc132325880"/>
    </w:p>
    <w:p w14:paraId="45BA0CBE" w14:textId="51C4AA14" w:rsidR="00B40933" w:rsidRDefault="00985345">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 xml:space="preserve">7.2.6 </w:t>
      </w:r>
      <w:bookmarkEnd w:id="312"/>
      <w:bookmarkEnd w:id="313"/>
      <w:bookmarkEnd w:id="314"/>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5" w:name="_Toc124969341"/>
      <w:bookmarkStart w:id="316"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5"/>
      <w:bookmarkEnd w:id="316"/>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7" w:name="_Toc125663148"/>
      <w:bookmarkStart w:id="318" w:name="_Toc125557618"/>
      <w:bookmarkStart w:id="319" w:name="_Toc132325881"/>
      <w:r w:rsidRPr="00C0694D">
        <w:rPr>
          <w:rFonts w:ascii="Times New Roman Regular" w:hAnsi="Times New Roman Regular" w:cs="Times New Roman Regular"/>
          <w:b/>
          <w:bCs/>
          <w:color w:val="auto"/>
          <w:sz w:val="24"/>
          <w:szCs w:val="24"/>
        </w:rPr>
        <w:lastRenderedPageBreak/>
        <w:t xml:space="preserve">7.2.7 </w:t>
      </w:r>
      <w:bookmarkEnd w:id="317"/>
      <w:bookmarkEnd w:id="318"/>
      <w:bookmarkEnd w:id="319"/>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20" w:name="_Toc124969342"/>
      <w:bookmarkStart w:id="321" w:name="_Toc126793284"/>
      <w:bookmarkStart w:id="322" w:name="_Toc125557619"/>
      <w:bookmarkStart w:id="323" w:name="_Toc125663149"/>
      <w:bookmarkStart w:id="324"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0"/>
      <w:bookmarkEnd w:id="321"/>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t xml:space="preserve">7.3 </w:t>
      </w:r>
      <w:bookmarkEnd w:id="322"/>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3"/>
      <w:bookmarkEnd w:id="324"/>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5" w:name="_Toc125663150"/>
      <w:bookmarkStart w:id="326" w:name="_Toc125557620"/>
      <w:bookmarkStart w:id="327" w:name="_Toc132325883"/>
      <w:r w:rsidRPr="00C0694D">
        <w:rPr>
          <w:rFonts w:ascii="Times New Roman Regular" w:hAnsi="Times New Roman Regular" w:cs="Times New Roman Regular"/>
          <w:b/>
          <w:bCs/>
          <w:color w:val="auto"/>
          <w:sz w:val="24"/>
          <w:szCs w:val="24"/>
        </w:rPr>
        <w:t xml:space="preserve">7.3.1 </w:t>
      </w:r>
      <w:bookmarkEnd w:id="325"/>
      <w:bookmarkEnd w:id="326"/>
      <w:bookmarkEnd w:id="327"/>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11A57058" w14:textId="6A75D74C" w:rsidR="00B40933" w:rsidRDefault="00FD2F9D">
      <w:pPr>
        <w:pStyle w:val="Caption"/>
        <w:jc w:val="center"/>
        <w:rPr>
          <w:rFonts w:ascii="Times New Roman" w:hAnsi="Times New Roman" w:cs="Times New Roman"/>
          <w:b w:val="0"/>
          <w:bCs w:val="0"/>
          <w:smallCaps w:val="0"/>
          <w:color w:val="auto"/>
          <w:sz w:val="24"/>
          <w:szCs w:val="24"/>
        </w:rPr>
      </w:pPr>
      <w:bookmarkStart w:id="328" w:name="_Toc124969355"/>
      <w:bookmarkStart w:id="329"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1</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8"/>
      <w:bookmarkEnd w:id="329"/>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5DAF8D95" w14:textId="78E72306"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0" w:name="_Toc124969356"/>
      <w:bookmarkStart w:id="331"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0"/>
      <w:bookmarkEnd w:id="331"/>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5117DE1E" w14:textId="7F02D03F"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2" w:name="_Toc124969357"/>
      <w:bookmarkStart w:id="333"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2"/>
      <w:bookmarkEnd w:id="333"/>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78074DCC" w14:textId="56C7B699"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4" w:name="_Toc124969358"/>
      <w:bookmarkStart w:id="335"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4"/>
      <w:bookmarkEnd w:id="335"/>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6" w:name="_Toc125663151"/>
      <w:bookmarkStart w:id="337" w:name="_Toc125557621"/>
      <w:bookmarkStart w:id="338" w:name="_Toc132325884"/>
      <w:r w:rsidRPr="00C0694D">
        <w:rPr>
          <w:rFonts w:ascii="Times New Roman Regular" w:hAnsi="Times New Roman Regular" w:cs="Times New Roman Regular"/>
          <w:b/>
          <w:bCs/>
          <w:color w:val="auto"/>
          <w:sz w:val="24"/>
          <w:szCs w:val="24"/>
        </w:rPr>
        <w:lastRenderedPageBreak/>
        <w:t xml:space="preserve">7.3.2 </w:t>
      </w:r>
      <w:bookmarkEnd w:id="336"/>
      <w:bookmarkEnd w:id="337"/>
      <w:bookmarkEnd w:id="338"/>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26F6C14" w14:textId="1BDFE54B"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6E2878AC"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0"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0"/>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00EA9D0D" w14:textId="5CF24221" w:rsidR="00E54F82" w:rsidRDefault="00723291" w:rsidP="00E54F82">
      <w:pPr>
        <w:pStyle w:val="Caption"/>
        <w:jc w:val="center"/>
        <w:rPr>
          <w:rFonts w:ascii="Times New Roman" w:hAnsi="Times New Roman" w:cs="Times New Roman"/>
          <w:b w:val="0"/>
          <w:bCs w:val="0"/>
          <w:smallCaps w:val="0"/>
          <w:color w:val="auto"/>
          <w:sz w:val="24"/>
          <w:szCs w:val="24"/>
        </w:rPr>
      </w:pPr>
      <w:bookmarkStart w:id="341"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1"/>
      <w:r w:rsidR="00E54F82">
        <w:rPr>
          <w:rFonts w:ascii="Times New Roman" w:hAnsi="Times New Roman" w:cs="Times New Roman"/>
          <w:b w:val="0"/>
          <w:bCs w:val="0"/>
          <w:smallCaps w:val="0"/>
          <w:color w:val="auto"/>
          <w:sz w:val="24"/>
          <w:szCs w:val="24"/>
        </w:rPr>
        <w:t xml:space="preserve"> </w:t>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2" w:name="_Toc125557622"/>
      <w:bookmarkStart w:id="343" w:name="_Toc125663152"/>
      <w:bookmarkStart w:id="344" w:name="_Toc132325885"/>
      <w:r w:rsidRPr="00C0694D">
        <w:rPr>
          <w:rFonts w:ascii="Times New Roman Regular" w:hAnsi="Times New Roman Regular" w:cs="Times New Roman Regular"/>
          <w:b/>
          <w:bCs/>
          <w:color w:val="auto"/>
          <w:sz w:val="24"/>
          <w:szCs w:val="24"/>
        </w:rPr>
        <w:lastRenderedPageBreak/>
        <w:t xml:space="preserve">7.3.3 </w:t>
      </w:r>
      <w:bookmarkEnd w:id="342"/>
      <w:bookmarkEnd w:id="343"/>
      <w:bookmarkEnd w:id="344"/>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5"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0A3BCE4E"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6"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6"/>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w:t>
        </w:r>
        <w:r w:rsidRPr="00A87AC3">
          <w:rPr>
            <w:rStyle w:val="Hyperlink"/>
            <w:rFonts w:ascii="Times New Roman" w:hAnsi="Times New Roman" w:cs="Times New Roman"/>
            <w:b/>
            <w:bCs/>
            <w:color w:val="000000" w:themeColor="text1"/>
            <w:sz w:val="24"/>
            <w:szCs w:val="24"/>
            <w:u w:val="none"/>
          </w:rPr>
          <w:t>I</w:t>
        </w:r>
        <w:r w:rsidRPr="00A87AC3">
          <w:rPr>
            <w:rStyle w:val="Hyperlink"/>
            <w:rFonts w:ascii="Times New Roman" w:hAnsi="Times New Roman" w:cs="Times New Roman"/>
            <w:b/>
            <w:bCs/>
            <w:color w:val="000000" w:themeColor="text1"/>
            <w:sz w:val="24"/>
            <w:szCs w:val="24"/>
            <w:u w:val="none"/>
          </w:rPr>
          <w:t>X D.1</w:t>
        </w:r>
      </w:hyperlink>
      <w:r w:rsidRPr="006B5E91">
        <w:rPr>
          <w:rFonts w:ascii="Times New Roman" w:hAnsi="Times New Roman" w:cs="Times New Roman"/>
          <w:sz w:val="24"/>
          <w:szCs w:val="24"/>
        </w:rPr>
        <w:t>.</w:t>
      </w:r>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5"/>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7" w:name="_Toc125557623"/>
      <w:bookmarkStart w:id="348" w:name="_Toc125663153"/>
      <w:bookmarkStart w:id="349"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7"/>
      <w:r w:rsidRPr="00C0694D">
        <w:rPr>
          <w:rFonts w:ascii="Times New Roman Regular" w:hAnsi="Times New Roman Regular" w:cs="Times New Roman Regular"/>
          <w:b/>
          <w:bCs/>
          <w:color w:val="auto"/>
          <w:sz w:val="28"/>
          <w:szCs w:val="28"/>
        </w:rPr>
        <w:t>Chapter summary</w:t>
      </w:r>
      <w:bookmarkEnd w:id="348"/>
      <w:bookmarkEnd w:id="349"/>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50" w:name="_Toc132325888"/>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50"/>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1"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51"/>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2" w:name="_Toc132325890"/>
      <w:r w:rsidRPr="00DD35A3">
        <w:rPr>
          <w:rFonts w:ascii="Times New Roman Regular" w:hAnsi="Times New Roman Regular" w:cs="Times New Roman Regular"/>
          <w:b/>
          <w:bCs/>
          <w:color w:val="auto"/>
          <w:sz w:val="28"/>
          <w:szCs w:val="28"/>
        </w:rPr>
        <w:t>8.2 Testing objectives &amp; goals</w:t>
      </w:r>
      <w:bookmarkEnd w:id="352"/>
    </w:p>
    <w:p w14:paraId="4AD9E958" w14:textId="77777777" w:rsidR="007A12E6" w:rsidRDefault="007A12E6" w:rsidP="007A12E6">
      <w:pPr>
        <w:spacing w:line="360" w:lineRule="auto"/>
        <w:jc w:val="both"/>
        <w:rPr>
          <w:rFonts w:ascii="Times New Roman" w:hAnsi="Times New Roman" w:cs="Times New Roman"/>
          <w:sz w:val="24"/>
          <w:szCs w:val="24"/>
        </w:rPr>
      </w:pPr>
      <w:bookmarkStart w:id="353"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3"/>
    </w:p>
    <w:p w14:paraId="402E37AB" w14:textId="02EA98AB" w:rsidR="00A71603" w:rsidRDefault="007A12E6" w:rsidP="00A71603">
      <w:pPr>
        <w:spacing w:line="360" w:lineRule="auto"/>
        <w:jc w:val="both"/>
        <w:rPr>
          <w:rFonts w:ascii="Times New Roman" w:hAnsi="Times New Roman" w:cs="Times New Roman"/>
          <w:sz w:val="24"/>
          <w:szCs w:val="24"/>
        </w:rPr>
      </w:pPr>
      <w:bookmarkStart w:id="354" w:name="_8.4_Model_testing"/>
      <w:bookmarkStart w:id="355" w:name="_Toc132325892"/>
      <w:bookmarkEnd w:id="354"/>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5"/>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6"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6"/>
    </w:p>
    <w:p w14:paraId="33BF747A" w14:textId="67AEC381" w:rsidR="00DC1937" w:rsidRDefault="00DC33FC" w:rsidP="00A71603">
      <w:pPr>
        <w:spacing w:line="360" w:lineRule="auto"/>
        <w:jc w:val="both"/>
        <w:rPr>
          <w:rFonts w:ascii="Times New Roman" w:hAnsi="Times New Roman" w:cs="Times New Roman"/>
          <w:sz w:val="24"/>
          <w:szCs w:val="24"/>
        </w:rPr>
      </w:pPr>
      <w:bookmarkStart w:id="357"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124D94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8"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8"/>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E22685B" w:rsidR="00DC33FC" w:rsidRPr="00791CD6" w:rsidRDefault="00DC33FC" w:rsidP="00291190">
            <w:pPr>
              <w:pStyle w:val="Caption"/>
              <w:jc w:val="center"/>
              <w:rPr>
                <w:rFonts w:ascii="Times New Roman" w:hAnsi="Times New Roman" w:cs="Times New Roman"/>
                <w:b w:val="0"/>
                <w:bCs w:val="0"/>
                <w:smallCaps w:val="0"/>
                <w:color w:val="auto"/>
              </w:rPr>
            </w:pPr>
            <w:bookmarkStart w:id="359"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9"/>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14D6B130"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4E41CB6"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1B84339C"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5949790A"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7"/>
    </w:p>
    <w:p w14:paraId="0E9463D3" w14:textId="61BBA34C" w:rsidR="00A71603" w:rsidRDefault="00EB12B7" w:rsidP="00A71603">
      <w:pPr>
        <w:spacing w:line="360" w:lineRule="auto"/>
        <w:jc w:val="both"/>
        <w:rPr>
          <w:rFonts w:ascii="Times New Roman" w:hAnsi="Times New Roman" w:cs="Times New Roman"/>
          <w:sz w:val="24"/>
          <w:szCs w:val="24"/>
        </w:rPr>
      </w:pPr>
      <w:bookmarkStart w:id="360"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61"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61"/>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60"/>
    </w:p>
    <w:p w14:paraId="48D10CFA" w14:textId="0C7FD630" w:rsidR="00FA08AA" w:rsidRDefault="00703B23" w:rsidP="00A71603">
      <w:pPr>
        <w:spacing w:line="360" w:lineRule="auto"/>
        <w:jc w:val="both"/>
        <w:rPr>
          <w:rFonts w:ascii="Times New Roman" w:hAnsi="Times New Roman" w:cs="Times New Roman"/>
          <w:sz w:val="24"/>
          <w:szCs w:val="24"/>
        </w:rPr>
      </w:pPr>
      <w:bookmarkStart w:id="362"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2"/>
    </w:p>
    <w:p w14:paraId="63325B20" w14:textId="355E9644" w:rsidR="00AB0E30" w:rsidRPr="00B551BF" w:rsidRDefault="00EC3365" w:rsidP="00A71603">
      <w:pPr>
        <w:spacing w:line="360" w:lineRule="auto"/>
        <w:jc w:val="both"/>
        <w:rPr>
          <w:rFonts w:ascii="Times New Roman" w:hAnsi="Times New Roman" w:cs="Times New Roman"/>
          <w:sz w:val="24"/>
          <w:szCs w:val="24"/>
        </w:rPr>
      </w:pPr>
      <w:bookmarkStart w:id="363"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3"/>
    </w:p>
    <w:p w14:paraId="03FDC455" w14:textId="233824CF" w:rsidR="00A71603" w:rsidRDefault="00AB0E30" w:rsidP="00A71603">
      <w:pPr>
        <w:spacing w:line="360" w:lineRule="auto"/>
        <w:jc w:val="both"/>
        <w:rPr>
          <w:rFonts w:ascii="Times New Roman" w:hAnsi="Times New Roman" w:cs="Times New Roman"/>
          <w:sz w:val="24"/>
          <w:szCs w:val="24"/>
        </w:rPr>
      </w:pPr>
      <w:bookmarkStart w:id="364"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5"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5"/>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E4399D">
        <w:tc>
          <w:tcPr>
            <w:tcW w:w="1777"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4"/>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6"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6"/>
    </w:p>
    <w:p w14:paraId="727DB920" w14:textId="21DBB12D" w:rsidR="00A71603" w:rsidRPr="00B551BF" w:rsidRDefault="005412D9" w:rsidP="00A71603">
      <w:pPr>
        <w:spacing w:line="360" w:lineRule="auto"/>
        <w:jc w:val="both"/>
        <w:rPr>
          <w:rFonts w:ascii="Times New Roman" w:hAnsi="Times New Roman" w:cs="Times New Roman"/>
          <w:sz w:val="24"/>
          <w:szCs w:val="24"/>
        </w:rPr>
      </w:pPr>
      <w:bookmarkStart w:id="367" w:name="_Toc132325900"/>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10 Chapter summary</w:t>
      </w:r>
      <w:bookmarkEnd w:id="367"/>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8" w:name="_Toc132325901"/>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8"/>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9"/>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0"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70"/>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71"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71"/>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2"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2"/>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3"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3"/>
    </w:p>
    <w:p w14:paraId="090B9755" w14:textId="58DFCFC8" w:rsidR="00A71603" w:rsidRDefault="004A3F99" w:rsidP="00A71603">
      <w:pPr>
        <w:spacing w:line="360" w:lineRule="auto"/>
        <w:jc w:val="both"/>
        <w:rPr>
          <w:rFonts w:ascii="Times New Roman" w:hAnsi="Times New Roman" w:cs="Times New Roman"/>
          <w:sz w:val="24"/>
          <w:szCs w:val="24"/>
        </w:rPr>
      </w:pPr>
      <w:bookmarkStart w:id="374"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5"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5"/>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4"/>
    </w:p>
    <w:p w14:paraId="1CB94297" w14:textId="5056254D" w:rsidR="00A71603" w:rsidRDefault="00151ED4" w:rsidP="00A71603">
      <w:pPr>
        <w:spacing w:line="360" w:lineRule="auto"/>
        <w:jc w:val="both"/>
        <w:rPr>
          <w:rFonts w:ascii="Times New Roman" w:hAnsi="Times New Roman" w:cs="Times New Roman"/>
          <w:sz w:val="24"/>
          <w:szCs w:val="24"/>
        </w:rPr>
      </w:pPr>
      <w:bookmarkStart w:id="376"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7"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7"/>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6"/>
    </w:p>
    <w:p w14:paraId="0A3C62DD" w14:textId="428F6C4B" w:rsidR="00A71603" w:rsidRDefault="00855607" w:rsidP="00A71603">
      <w:pPr>
        <w:spacing w:line="360" w:lineRule="auto"/>
        <w:jc w:val="both"/>
        <w:rPr>
          <w:rFonts w:ascii="Times New Roman" w:hAnsi="Times New Roman" w:cs="Times New Roman"/>
          <w:sz w:val="24"/>
          <w:szCs w:val="24"/>
        </w:rPr>
      </w:pPr>
      <w:bookmarkStart w:id="378"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9"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9"/>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8"/>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80"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025CF6">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80"/>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81" w:name="_Toc132325910"/>
      <w:r w:rsidRPr="00990768">
        <w:rPr>
          <w:rFonts w:ascii="Times New Roman" w:hAnsi="Times New Roman" w:cs="Times New Roman"/>
          <w:sz w:val="24"/>
          <w:szCs w:val="24"/>
        </w:rPr>
        <w:t xml:space="preserve">The breakdown of completed functional requirements is provided in </w:t>
      </w:r>
      <w:r w:rsidRPr="00025CF6">
        <w:rPr>
          <w:rFonts w:ascii="Times New Roman" w:hAnsi="Times New Roman" w:cs="Times New Roman"/>
          <w:b/>
          <w:sz w:val="24"/>
          <w:szCs w:val="24"/>
        </w:rPr>
        <w:t>APPENDIX G.2</w:t>
      </w:r>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81"/>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025CF6">
        <w:rPr>
          <w:rFonts w:ascii="Times New Roman" w:hAnsi="Times New Roman" w:cs="Times New Roman"/>
          <w:b/>
          <w:sz w:val="24"/>
          <w:szCs w:val="24"/>
        </w:rPr>
        <w:t>APPENDIX G.3</w:t>
      </w:r>
      <w:r w:rsidRPr="00025CF6">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2" w:name="_Toc132325911"/>
      <w:r w:rsidRPr="00D4027D">
        <w:rPr>
          <w:rFonts w:ascii="Times New Roman Regular" w:hAnsi="Times New Roman Regular" w:cs="Times New Roman Regular"/>
          <w:b/>
          <w:bCs/>
          <w:color w:val="auto"/>
          <w:sz w:val="28"/>
          <w:szCs w:val="28"/>
        </w:rPr>
        <w:t>9.10 Chapter summary</w:t>
      </w:r>
      <w:bookmarkEnd w:id="382"/>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3" w:name="_Toc125663154"/>
      <w:bookmarkStart w:id="384"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3"/>
      <w:bookmarkEnd w:id="384"/>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5" w:name="_Toc125663155"/>
      <w:bookmarkStart w:id="386"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5"/>
      <w:bookmarkEnd w:id="386"/>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7"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7"/>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88"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8"/>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9"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9"/>
    </w:p>
    <w:p w14:paraId="45BEC050" w14:textId="2184172C" w:rsidR="00BF527A" w:rsidRPr="009A2A6B" w:rsidRDefault="003B5F01" w:rsidP="00BF527A">
      <w:pPr>
        <w:spacing w:line="360" w:lineRule="auto"/>
        <w:jc w:val="both"/>
        <w:rPr>
          <w:rFonts w:ascii="Times New Roman" w:hAnsi="Times New Roman" w:cs="Times New Roman"/>
          <w:sz w:val="24"/>
        </w:rPr>
      </w:pPr>
      <w:bookmarkStart w:id="390" w:name="_Toc132325917"/>
      <w:r w:rsidRPr="003B5F01">
        <w:rPr>
          <w:rFonts w:ascii="Times New Roman" w:hAnsi="Times New Roman" w:cs="Times New Roman"/>
          <w:sz w:val="24"/>
        </w:rPr>
        <w:t>Appendix G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90"/>
    </w:p>
    <w:p w14:paraId="1AE33984" w14:textId="31FF02C2" w:rsidR="00BF527A" w:rsidRPr="00695547" w:rsidRDefault="00BF527A" w:rsidP="003B5F01">
      <w:pPr>
        <w:spacing w:before="240"/>
        <w:jc w:val="center"/>
        <w:rPr>
          <w:rFonts w:ascii="Times New Roman" w:hAnsi="Times New Roman" w:cs="Times New Roman"/>
          <w:sz w:val="24"/>
        </w:rPr>
      </w:pPr>
      <w:bookmarkStart w:id="391"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91"/>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bookmarkStart w:id="392"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92"/>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bookmarkStart w:id="393" w:name="_Toc132325920"/>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3"/>
    </w:p>
    <w:p w14:paraId="03F2D78A" w14:textId="01E2B96C"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In Appendix H.2, there is a presentation of the accomplishment of the learning objectives.</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4"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4"/>
    </w:p>
    <w:p w14:paraId="35C0B5E6" w14:textId="77777777" w:rsidR="000A4532" w:rsidRDefault="000A4532" w:rsidP="00DA6D33">
      <w:pPr>
        <w:spacing w:before="240" w:line="360" w:lineRule="auto"/>
        <w:jc w:val="center"/>
        <w:rPr>
          <w:rFonts w:ascii="Times New Roman" w:hAnsi="Times New Roman" w:cs="Times New Roman"/>
          <w:sz w:val="24"/>
        </w:rPr>
      </w:pPr>
      <w:bookmarkStart w:id="395" w:name="_Toc125663156"/>
      <w:bookmarkStart w:id="396"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5"/>
      <w:bookmarkEnd w:id="396"/>
    </w:p>
    <w:p w14:paraId="783BF68C" w14:textId="40C33E8A" w:rsidR="000A4532" w:rsidRPr="00724A8A" w:rsidRDefault="00DA6D33" w:rsidP="00DA6D33">
      <w:pPr>
        <w:spacing w:before="240" w:line="360" w:lineRule="auto"/>
        <w:jc w:val="both"/>
        <w:rPr>
          <w:rFonts w:ascii="Times New Roman" w:hAnsi="Times New Roman" w:cs="Times New Roman"/>
          <w:sz w:val="24"/>
          <w:szCs w:val="24"/>
        </w:rPr>
      </w:pPr>
      <w:bookmarkStart w:id="397" w:name="_Toc125663160"/>
      <w:bookmarkStart w:id="398" w:name="_Toc132325923"/>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7"/>
      <w:r w:rsidR="00227B8D" w:rsidRPr="00380375">
        <w:rPr>
          <w:rFonts w:ascii="Times New Roman Regular" w:hAnsi="Times New Roman Regular" w:cs="Times New Roman Regular"/>
          <w:b/>
          <w:bCs/>
          <w:color w:val="auto"/>
          <w:sz w:val="28"/>
          <w:szCs w:val="28"/>
        </w:rPr>
        <w:t>Limitations of the research</w:t>
      </w:r>
      <w:bookmarkEnd w:id="398"/>
    </w:p>
    <w:p w14:paraId="5A02F496" w14:textId="182F608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bookmarkStart w:id="399" w:name="_Toc132325924"/>
      <w:r w:rsidRPr="00667B8A">
        <w:rPr>
          <w:rFonts w:ascii="Times New Roman" w:hAnsi="Times New Roman" w:cs="Times New Roman"/>
          <w:sz w:val="24"/>
          <w:szCs w:val="24"/>
        </w:rPr>
        <w:t>The author tried to implement additional performance improvements like model hybridization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9"/>
    </w:p>
    <w:p w14:paraId="54FA64E7" w14:textId="38666C53" w:rsidR="000A4532" w:rsidRDefault="00667B8A" w:rsidP="00667B8A">
      <w:pPr>
        <w:pStyle w:val="ListParagraph"/>
        <w:numPr>
          <w:ilvl w:val="0"/>
          <w:numId w:val="23"/>
        </w:numPr>
        <w:spacing w:before="240" w:line="360" w:lineRule="auto"/>
        <w:jc w:val="both"/>
        <w:rPr>
          <w:rFonts w:ascii="Times New Roman" w:hAnsi="Times New Roman" w:cs="Times New Roman"/>
          <w:sz w:val="24"/>
        </w:rPr>
      </w:pPr>
      <w:bookmarkStart w:id="400" w:name="_Toc132325925"/>
      <w:r w:rsidRPr="00667B8A">
        <w:rPr>
          <w:rFonts w:ascii="Times New Roman" w:hAnsi="Times New Roman" w:cs="Times New Roman"/>
          <w:sz w:val="24"/>
        </w:rPr>
        <w:t>This sentence suggests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lastRenderedPageBreak/>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400"/>
    </w:p>
    <w:p w14:paraId="487ED66C" w14:textId="38146834" w:rsidR="000A4532" w:rsidRPr="005B12CE" w:rsidRDefault="007A3D58" w:rsidP="007B6862">
      <w:pPr>
        <w:spacing w:before="240" w:line="360" w:lineRule="auto"/>
        <w:jc w:val="both"/>
        <w:rPr>
          <w:rFonts w:ascii="Times New Roman" w:hAnsi="Times New Roman" w:cs="Times New Roman"/>
          <w:sz w:val="24"/>
        </w:rPr>
      </w:pPr>
      <w:bookmarkStart w:id="401" w:name="_Toc132325926"/>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401"/>
    </w:p>
    <w:p w14:paraId="73CA53CD" w14:textId="77777777" w:rsidR="000A4532" w:rsidRDefault="000A4532" w:rsidP="000A4532">
      <w:pPr>
        <w:spacing w:line="360" w:lineRule="auto"/>
        <w:jc w:val="both"/>
        <w:rPr>
          <w:rFonts w:ascii="Times New Roman" w:hAnsi="Times New Roman" w:cs="Times New Roman"/>
          <w:sz w:val="24"/>
          <w:szCs w:val="24"/>
        </w:rPr>
      </w:pPr>
      <w:bookmarkStart w:id="402"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2"/>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3"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3"/>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4"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4"/>
    </w:p>
    <w:p w14:paraId="256FC35B" w14:textId="77777777" w:rsidR="000A4532" w:rsidRPr="00AC189B" w:rsidRDefault="000A4532" w:rsidP="007B6862">
      <w:pPr>
        <w:spacing w:before="240" w:line="360" w:lineRule="auto"/>
        <w:jc w:val="both"/>
        <w:rPr>
          <w:rFonts w:ascii="Times New Roman" w:hAnsi="Times New Roman" w:cs="Times New Roman"/>
          <w:sz w:val="24"/>
        </w:rPr>
      </w:pPr>
      <w:bookmarkStart w:id="405"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13 Concluding remarks</w:t>
      </w:r>
      <w:bookmarkEnd w:id="405"/>
    </w:p>
    <w:p w14:paraId="6D6956BA" w14:textId="35E2BFAF" w:rsidR="00761E26" w:rsidRPr="00761E26" w:rsidRDefault="000A4532" w:rsidP="007B6862">
      <w:pPr>
        <w:spacing w:before="240"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A025D7" w:rsidRDefault="00FD2F9D" w:rsidP="00A025D7">
      <w:pPr>
        <w:pStyle w:val="Heading1"/>
        <w:pBdr>
          <w:bottom w:val="double" w:sz="6" w:space="1" w:color="auto"/>
        </w:pBdr>
        <w:spacing w:line="360" w:lineRule="auto"/>
        <w:rPr>
          <w:rFonts w:ascii="Times New Roman" w:hAnsi="Times New Roman" w:cs="Times New Roman"/>
          <w:b/>
          <w:bCs/>
          <w:color w:val="auto"/>
          <w:sz w:val="32"/>
          <w:szCs w:val="32"/>
        </w:rPr>
      </w:pPr>
      <w:bookmarkStart w:id="406" w:name="_Toc125663163"/>
      <w:bookmarkStart w:id="407" w:name="_Toc132325931"/>
      <w:r w:rsidRPr="00A025D7">
        <w:rPr>
          <w:rFonts w:ascii="Times New Roman" w:hAnsi="Times New Roman" w:cs="Times New Roman"/>
          <w:b/>
          <w:bCs/>
          <w:color w:val="auto"/>
          <w:sz w:val="32"/>
          <w:szCs w:val="32"/>
        </w:rPr>
        <w:lastRenderedPageBreak/>
        <w:t>REFERENCES</w:t>
      </w:r>
      <w:bookmarkEnd w:id="406"/>
      <w:bookmarkEnd w:id="407"/>
    </w:p>
    <w:p w14:paraId="6948E43B" w14:textId="77777777" w:rsidR="00A025D7" w:rsidRPr="00264CBD" w:rsidRDefault="00A025D7" w:rsidP="00A025D7">
      <w:pPr>
        <w:pStyle w:val="Bibliography"/>
        <w:spacing w:before="240"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proofErr w:type="spellStart"/>
      <w:r w:rsidRPr="00264CBD">
        <w:rPr>
          <w:rFonts w:ascii="Times New Roman" w:hAnsi="Times New Roman" w:cs="Times New Roman"/>
          <w:sz w:val="24"/>
          <w:szCs w:val="24"/>
        </w:rPr>
        <w:t>Abolghasemi</w:t>
      </w:r>
      <w:proofErr w:type="spellEnd"/>
      <w:r w:rsidRPr="00264CBD">
        <w:rPr>
          <w:rFonts w:ascii="Times New Roman" w:hAnsi="Times New Roman" w:cs="Times New Roman"/>
          <w:sz w:val="24"/>
          <w:szCs w:val="24"/>
        </w:rPr>
        <w:t xml:space="preserve">, M., </w:t>
      </w:r>
      <w:proofErr w:type="spellStart"/>
      <w:r w:rsidRPr="00264CBD">
        <w:rPr>
          <w:rFonts w:ascii="Times New Roman" w:hAnsi="Times New Roman" w:cs="Times New Roman"/>
          <w:sz w:val="24"/>
          <w:szCs w:val="24"/>
        </w:rPr>
        <w:t>Dadkhah</w:t>
      </w:r>
      <w:proofErr w:type="spellEnd"/>
      <w:r w:rsidRPr="00264CBD">
        <w:rPr>
          <w:rFonts w:ascii="Times New Roman" w:hAnsi="Times New Roman" w:cs="Times New Roman"/>
          <w:sz w:val="24"/>
          <w:szCs w:val="24"/>
        </w:rPr>
        <w:t xml:space="preserve">, C. and </w:t>
      </w:r>
      <w:proofErr w:type="spellStart"/>
      <w:r w:rsidRPr="00264CBD">
        <w:rPr>
          <w:rFonts w:ascii="Times New Roman" w:hAnsi="Times New Roman" w:cs="Times New Roman"/>
          <w:sz w:val="24"/>
          <w:szCs w:val="24"/>
        </w:rPr>
        <w:t>Tohidi</w:t>
      </w:r>
      <w:proofErr w:type="spellEnd"/>
      <w:r w:rsidRPr="00264CBD">
        <w:rPr>
          <w:rFonts w:ascii="Times New Roman" w:hAnsi="Times New Roman" w:cs="Times New Roman"/>
          <w:sz w:val="24"/>
          <w:szCs w:val="24"/>
        </w:rPr>
        <w:t xml:space="preserve">, N. (2022). HTS-DL: Hybrid Text Summarization </w:t>
      </w:r>
      <w:r>
        <w:rPr>
          <w:rFonts w:ascii="Times New Roman" w:hAnsi="Times New Roman" w:cs="Times New Roman"/>
          <w:sz w:val="24"/>
          <w:szCs w:val="24"/>
        </w:rPr>
        <w:t xml:space="preserve">  </w:t>
      </w:r>
      <w:r w:rsidRPr="00264CBD">
        <w:rPr>
          <w:rFonts w:ascii="Times New Roman" w:hAnsi="Times New Roman" w:cs="Times New Roman"/>
          <w:sz w:val="24"/>
          <w:szCs w:val="24"/>
        </w:rPr>
        <w:t xml:space="preserve">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Alsaqer</w:t>
      </w:r>
      <w:proofErr w:type="spellEnd"/>
      <w:r w:rsidRPr="00264CBD">
        <w:rPr>
          <w:rFonts w:ascii="Times New Roman" w:hAnsi="Times New Roman" w:cs="Times New Roman"/>
          <w:sz w:val="24"/>
          <w:szCs w:val="24"/>
        </w:rPr>
        <w:t xml:space="preserve">, A.F. and Sasi, S. (2017). Movie review summarization and sentiment analysis using </w:t>
      </w:r>
      <w:proofErr w:type="spellStart"/>
      <w:r w:rsidRPr="00264CBD">
        <w:rPr>
          <w:rFonts w:ascii="Times New Roman" w:hAnsi="Times New Roman" w:cs="Times New Roman"/>
          <w:sz w:val="24"/>
          <w:szCs w:val="24"/>
        </w:rPr>
        <w:t>rapidminer</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2017 International Conference on Networks &amp; Advances in Computational Technologies (</w:t>
      </w:r>
      <w:proofErr w:type="spellStart"/>
      <w:r w:rsidRPr="00264CBD">
        <w:rPr>
          <w:rFonts w:ascii="Times New Roman" w:hAnsi="Times New Roman" w:cs="Times New Roman"/>
          <w:i/>
          <w:iCs/>
          <w:sz w:val="24"/>
          <w:szCs w:val="24"/>
        </w:rPr>
        <w:t>NetACT</w:t>
      </w:r>
      <w:proofErr w:type="spellEnd"/>
      <w:r w:rsidRPr="00264CBD">
        <w:rPr>
          <w:rFonts w:ascii="Times New Roman" w:hAnsi="Times New Roman" w:cs="Times New Roman"/>
          <w:i/>
          <w:iCs/>
          <w:sz w:val="24"/>
          <w:szCs w:val="24"/>
        </w:rPr>
        <w:t>)</w:t>
      </w:r>
      <w:r w:rsidRPr="00264CBD">
        <w:rPr>
          <w:rFonts w:ascii="Times New Roman" w:hAnsi="Times New Roman" w:cs="Times New Roman"/>
          <w:sz w:val="24"/>
          <w:szCs w:val="24"/>
        </w:rPr>
        <w:t xml:space="preserve">. July 2017. </w:t>
      </w:r>
      <w:proofErr w:type="spellStart"/>
      <w:r w:rsidRPr="00264CBD">
        <w:rPr>
          <w:rFonts w:ascii="Times New Roman" w:hAnsi="Times New Roman" w:cs="Times New Roman"/>
          <w:sz w:val="24"/>
          <w:szCs w:val="24"/>
        </w:rPr>
        <w:t>Thiruvanthapuram</w:t>
      </w:r>
      <w:proofErr w:type="spellEnd"/>
      <w:r w:rsidRPr="00264CBD">
        <w:rPr>
          <w:rFonts w:ascii="Times New Roman" w:hAnsi="Times New Roman" w:cs="Times New Roman"/>
          <w:sz w:val="24"/>
          <w:szCs w:val="24"/>
        </w:rPr>
        <w:t>, India: IEEE, 329–335. Available from https://doi.org/10.1109/NETACT.2017.8076790 [Accessed 10 October 2022].</w:t>
      </w:r>
    </w:p>
    <w:p w14:paraId="446576B8"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arna</w:t>
      </w:r>
      <w:proofErr w:type="spellEnd"/>
      <w:r w:rsidRPr="00264CBD">
        <w:rPr>
          <w:rFonts w:ascii="Times New Roman" w:hAnsi="Times New Roman" w:cs="Times New Roman"/>
          <w:sz w:val="24"/>
          <w:szCs w:val="24"/>
        </w:rPr>
        <w:t xml:space="preserve">, N.H. and </w:t>
      </w:r>
      <w:proofErr w:type="spellStart"/>
      <w:r w:rsidRPr="00264CBD">
        <w:rPr>
          <w:rFonts w:ascii="Times New Roman" w:hAnsi="Times New Roman" w:cs="Times New Roman"/>
          <w:sz w:val="24"/>
          <w:szCs w:val="24"/>
        </w:rPr>
        <w:t>Heickal</w:t>
      </w:r>
      <w:proofErr w:type="spellEnd"/>
      <w:r w:rsidRPr="00264CBD">
        <w:rPr>
          <w:rFonts w:ascii="Times New Roman" w:hAnsi="Times New Roman" w:cs="Times New Roman"/>
          <w:sz w:val="24"/>
          <w:szCs w:val="24"/>
        </w:rPr>
        <w:t xml:space="preserve">,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03883BD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w:t>
      </w:r>
      <w:proofErr w:type="spellStart"/>
      <w:r w:rsidRPr="00264CBD">
        <w:rPr>
          <w:rFonts w:ascii="Times New Roman" w:hAnsi="Times New Roman" w:cs="Times New Roman"/>
          <w:sz w:val="24"/>
          <w:szCs w:val="24"/>
        </w:rPr>
        <w:t>Nlp</w:t>
      </w:r>
      <w:proofErr w:type="spellEnd"/>
      <w:r w:rsidRPr="00264CBD">
        <w:rPr>
          <w:rFonts w:ascii="Times New Roman" w:hAnsi="Times New Roman" w:cs="Times New Roman"/>
          <w:sz w:val="24"/>
          <w:szCs w:val="24"/>
        </w:rPr>
        <w:t xml:space="preserve">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C6CC6DB"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rasoveanu</w:t>
      </w:r>
      <w:proofErr w:type="spellEnd"/>
      <w:r w:rsidRPr="00264CBD">
        <w:rPr>
          <w:rFonts w:ascii="Times New Roman" w:hAnsi="Times New Roman" w:cs="Times New Roman"/>
          <w:sz w:val="24"/>
          <w:szCs w:val="24"/>
        </w:rPr>
        <w:t xml:space="preserve">, A.M.P. and </w:t>
      </w:r>
      <w:proofErr w:type="spellStart"/>
      <w:r w:rsidRPr="00264CBD">
        <w:rPr>
          <w:rFonts w:ascii="Times New Roman" w:hAnsi="Times New Roman" w:cs="Times New Roman"/>
          <w:sz w:val="24"/>
          <w:szCs w:val="24"/>
        </w:rPr>
        <w:t>Andonie</w:t>
      </w:r>
      <w:proofErr w:type="spellEnd"/>
      <w:r w:rsidRPr="00264CBD">
        <w:rPr>
          <w:rFonts w:ascii="Times New Roman" w:hAnsi="Times New Roman" w:cs="Times New Roman"/>
          <w:sz w:val="24"/>
          <w:szCs w:val="24"/>
        </w:rPr>
        <w:t xml:space="preserve">, R. (2020). Visualizing Transformers for NLP: A Brief Survey. </w:t>
      </w:r>
      <w:r w:rsidRPr="00264CBD">
        <w:rPr>
          <w:rFonts w:ascii="Times New Roman" w:hAnsi="Times New Roman" w:cs="Times New Roman"/>
          <w:i/>
          <w:iCs/>
          <w:sz w:val="24"/>
          <w:szCs w:val="24"/>
        </w:rPr>
        <w:t xml:space="preserve">2020 24th International Conference Information </w:t>
      </w:r>
      <w:proofErr w:type="spellStart"/>
      <w:r w:rsidRPr="00264CBD">
        <w:rPr>
          <w:rFonts w:ascii="Times New Roman" w:hAnsi="Times New Roman" w:cs="Times New Roman"/>
          <w:i/>
          <w:iCs/>
          <w:sz w:val="24"/>
          <w:szCs w:val="24"/>
        </w:rPr>
        <w:t>Visualisation</w:t>
      </w:r>
      <w:proofErr w:type="spellEnd"/>
      <w:r w:rsidRPr="00264CBD">
        <w:rPr>
          <w:rFonts w:ascii="Times New Roman" w:hAnsi="Times New Roman" w:cs="Times New Roman"/>
          <w:i/>
          <w:iCs/>
          <w:sz w:val="24"/>
          <w:szCs w:val="24"/>
        </w:rPr>
        <w:t xml:space="preserve"> (IV)</w:t>
      </w:r>
      <w:r w:rsidRPr="00264CBD">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proofErr w:type="spellStart"/>
      <w:r w:rsidRPr="00264CBD">
        <w:rPr>
          <w:rFonts w:ascii="Times New Roman" w:hAnsi="Times New Roman" w:cs="Times New Roman"/>
          <w:i/>
          <w:iCs/>
          <w:sz w:val="24"/>
          <w:szCs w:val="24"/>
        </w:rPr>
        <w:t>ArXiv</w:t>
      </w:r>
      <w:proofErr w:type="spellEnd"/>
      <w:r w:rsidRPr="00264CBD">
        <w:rPr>
          <w:rFonts w:ascii="Times New Roman" w:hAnsi="Times New Roman" w:cs="Times New Roman"/>
          <w:sz w:val="24"/>
          <w:szCs w:val="24"/>
        </w:rPr>
        <w:t>, abs/2108.01064.</w:t>
      </w:r>
    </w:p>
    <w:p w14:paraId="4D9F1D82"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w:t>
      </w:r>
      <w:proofErr w:type="spellStart"/>
      <w:r w:rsidRPr="00264CBD">
        <w:rPr>
          <w:rFonts w:ascii="Times New Roman" w:hAnsi="Times New Roman" w:cs="Times New Roman"/>
          <w:sz w:val="24"/>
          <w:szCs w:val="24"/>
        </w:rPr>
        <w:t>Lehal</w:t>
      </w:r>
      <w:proofErr w:type="spellEnd"/>
      <w:r w:rsidRPr="00264CBD">
        <w:rPr>
          <w:rFonts w:ascii="Times New Roman" w:hAnsi="Times New Roman" w:cs="Times New Roman"/>
          <w:sz w:val="24"/>
          <w:szCs w:val="24"/>
        </w:rPr>
        <w:t xml:space="preserve">,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6C3BDD8A"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38A9011"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Kirmani</w:t>
      </w:r>
      <w:proofErr w:type="spellEnd"/>
      <w:r w:rsidRPr="00264CBD">
        <w:rPr>
          <w:rFonts w:ascii="Times New Roman" w:hAnsi="Times New Roman" w:cs="Times New Roman"/>
          <w:sz w:val="24"/>
          <w:szCs w:val="24"/>
        </w:rPr>
        <w:t xml:space="preserve">,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w:t>
      </w:r>
      <w:proofErr w:type="spellStart"/>
      <w:r w:rsidRPr="00264CBD">
        <w:rPr>
          <w:rFonts w:ascii="Times New Roman" w:hAnsi="Times New Roman" w:cs="Times New Roman"/>
          <w:sz w:val="24"/>
          <w:szCs w:val="24"/>
        </w:rPr>
        <w:t>Alexandridis</w:t>
      </w:r>
      <w:proofErr w:type="spellEnd"/>
      <w:r w:rsidRPr="00264CBD">
        <w:rPr>
          <w:rFonts w:ascii="Times New Roman" w:hAnsi="Times New Roman" w:cs="Times New Roman"/>
          <w:sz w:val="24"/>
          <w:szCs w:val="24"/>
        </w:rPr>
        <w:t xml:space="preserve">,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Lackermair</w:t>
      </w:r>
      <w:proofErr w:type="spellEnd"/>
      <w:r w:rsidRPr="00264CBD">
        <w:rPr>
          <w:rFonts w:ascii="Times New Roman" w:hAnsi="Times New Roman" w:cs="Times New Roman"/>
          <w:sz w:val="24"/>
          <w:szCs w:val="24"/>
        </w:rPr>
        <w:t xml:space="preserve">, G., </w:t>
      </w:r>
      <w:proofErr w:type="spellStart"/>
      <w:r w:rsidRPr="00264CBD">
        <w:rPr>
          <w:rFonts w:ascii="Times New Roman" w:hAnsi="Times New Roman" w:cs="Times New Roman"/>
          <w:sz w:val="24"/>
          <w:szCs w:val="24"/>
        </w:rPr>
        <w:t>Kailer</w:t>
      </w:r>
      <w:proofErr w:type="spellEnd"/>
      <w:r w:rsidRPr="00264CBD">
        <w:rPr>
          <w:rFonts w:ascii="Times New Roman" w:hAnsi="Times New Roman" w:cs="Times New Roman"/>
          <w:sz w:val="24"/>
          <w:szCs w:val="24"/>
        </w:rPr>
        <w:t xml:space="preserve">, D. and </w:t>
      </w:r>
      <w:proofErr w:type="spellStart"/>
      <w:r w:rsidRPr="00264CBD">
        <w:rPr>
          <w:rFonts w:ascii="Times New Roman" w:hAnsi="Times New Roman" w:cs="Times New Roman"/>
          <w:sz w:val="24"/>
          <w:szCs w:val="24"/>
        </w:rPr>
        <w:t>Kanmaz</w:t>
      </w:r>
      <w:proofErr w:type="spellEnd"/>
      <w:r w:rsidRPr="00264CBD">
        <w:rPr>
          <w:rFonts w:ascii="Times New Roman" w:hAnsi="Times New Roman" w:cs="Times New Roman"/>
          <w:sz w:val="24"/>
          <w:szCs w:val="24"/>
        </w:rPr>
        <w:t xml:space="preserve">,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50EB82AD"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7600FE1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19CF8CF7"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w:t>
      </w:r>
      <w:proofErr w:type="spellStart"/>
      <w:r w:rsidRPr="00264CBD">
        <w:rPr>
          <w:rFonts w:ascii="Times New Roman" w:hAnsi="Times New Roman" w:cs="Times New Roman"/>
          <w:sz w:val="24"/>
          <w:szCs w:val="24"/>
        </w:rPr>
        <w:t>Leskovec</w:t>
      </w:r>
      <w:proofErr w:type="spellEnd"/>
      <w:r w:rsidRPr="00264CBD">
        <w:rPr>
          <w:rFonts w:ascii="Times New Roman" w:hAnsi="Times New Roman" w:cs="Times New Roman"/>
          <w:sz w:val="24"/>
          <w:szCs w:val="24"/>
        </w:rPr>
        <w:t xml:space="preserve">,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52B5A65C"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Neyshabur</w:t>
      </w:r>
      <w:proofErr w:type="spellEnd"/>
      <w:r w:rsidRPr="00264CBD">
        <w:rPr>
          <w:rFonts w:ascii="Times New Roman" w:hAnsi="Times New Roman" w:cs="Times New Roman"/>
          <w:sz w:val="24"/>
          <w:szCs w:val="24"/>
        </w:rPr>
        <w:t xml:space="preserve">,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50B5AB65"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Pizam</w:t>
      </w:r>
      <w:proofErr w:type="spellEnd"/>
      <w:r w:rsidRPr="00264CBD">
        <w:rPr>
          <w:rFonts w:ascii="Times New Roman" w:hAnsi="Times New Roman" w:cs="Times New Roman"/>
          <w:sz w:val="24"/>
          <w:szCs w:val="24"/>
        </w:rPr>
        <w:t xml:space="preserve">,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647D2A70"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w:t>
      </w:r>
      <w:proofErr w:type="spellStart"/>
      <w:r w:rsidRPr="00264CBD">
        <w:rPr>
          <w:rFonts w:ascii="Times New Roman" w:hAnsi="Times New Roman" w:cs="Times New Roman"/>
          <w:sz w:val="24"/>
          <w:szCs w:val="24"/>
        </w:rPr>
        <w:t>Khoshgoftaar</w:t>
      </w:r>
      <w:proofErr w:type="spellEnd"/>
      <w:r w:rsidRPr="00264CBD">
        <w:rPr>
          <w:rFonts w:ascii="Times New Roman" w:hAnsi="Times New Roman" w:cs="Times New Roman"/>
          <w:sz w:val="24"/>
          <w:szCs w:val="24"/>
        </w:rPr>
        <w:t xml:space="preserve">,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0496E2E7" w14:textId="77777777" w:rsidR="00A025D7" w:rsidRPr="00264CBD" w:rsidRDefault="00A025D7" w:rsidP="00A025D7">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Socher</w:t>
      </w:r>
      <w:proofErr w:type="spellEnd"/>
      <w:r w:rsidRPr="00264CBD">
        <w:rPr>
          <w:rFonts w:ascii="Times New Roman" w:hAnsi="Times New Roman" w:cs="Times New Roman"/>
          <w:sz w:val="24"/>
          <w:szCs w:val="24"/>
        </w:rPr>
        <w:t xml:space="preserve">, R., </w:t>
      </w:r>
      <w:proofErr w:type="spellStart"/>
      <w:r w:rsidRPr="00264CBD">
        <w:rPr>
          <w:rFonts w:ascii="Times New Roman" w:hAnsi="Times New Roman" w:cs="Times New Roman"/>
          <w:sz w:val="24"/>
          <w:szCs w:val="24"/>
        </w:rPr>
        <w:t>Bengio</w:t>
      </w:r>
      <w:proofErr w:type="spellEnd"/>
      <w:r w:rsidRPr="00264CBD">
        <w:rPr>
          <w:rFonts w:ascii="Times New Roman" w:hAnsi="Times New Roman" w:cs="Times New Roman"/>
          <w:sz w:val="24"/>
          <w:szCs w:val="24"/>
        </w:rPr>
        <w:t xml:space="preserve">,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xml:space="preserve">. July 2012. </w:t>
      </w:r>
      <w:proofErr w:type="spellStart"/>
      <w:r w:rsidRPr="00264CBD">
        <w:rPr>
          <w:rFonts w:ascii="Times New Roman" w:hAnsi="Times New Roman" w:cs="Times New Roman"/>
          <w:sz w:val="24"/>
          <w:szCs w:val="24"/>
        </w:rPr>
        <w:t>Jeju</w:t>
      </w:r>
      <w:proofErr w:type="spellEnd"/>
      <w:r w:rsidRPr="00264CBD">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w:t>
      </w:r>
      <w:proofErr w:type="spellStart"/>
      <w:r w:rsidRPr="00264CBD">
        <w:rPr>
          <w:rFonts w:ascii="Times New Roman" w:hAnsi="Times New Roman" w:cs="Times New Roman"/>
          <w:sz w:val="24"/>
          <w:szCs w:val="24"/>
        </w:rPr>
        <w:t>Jezek</w:t>
      </w:r>
      <w:proofErr w:type="spellEnd"/>
      <w:r w:rsidRPr="00264CBD">
        <w:rPr>
          <w:rFonts w:ascii="Times New Roman" w:hAnsi="Times New Roman" w:cs="Times New Roman"/>
          <w:sz w:val="24"/>
          <w:szCs w:val="24"/>
        </w:rPr>
        <w:t xml:space="preserve">, K. (2009). Evaluation Measures for Text Summarization. </w:t>
      </w:r>
      <w:proofErr w:type="spellStart"/>
      <w:r w:rsidRPr="00264CBD">
        <w:rPr>
          <w:rFonts w:ascii="Times New Roman" w:hAnsi="Times New Roman" w:cs="Times New Roman"/>
          <w:i/>
          <w:iCs/>
          <w:sz w:val="24"/>
          <w:szCs w:val="24"/>
        </w:rPr>
        <w:t>Comput</w:t>
      </w:r>
      <w:proofErr w:type="spellEnd"/>
      <w:r w:rsidRPr="00264CBD">
        <w:rPr>
          <w:rFonts w:ascii="Times New Roman" w:hAnsi="Times New Roman" w:cs="Times New Roman"/>
          <w:i/>
          <w:iCs/>
          <w:sz w:val="24"/>
          <w:szCs w:val="24"/>
        </w:rPr>
        <w:t>. Informatics</w:t>
      </w:r>
      <w:r w:rsidRPr="00264CBD">
        <w:rPr>
          <w:rFonts w:ascii="Times New Roman" w:hAnsi="Times New Roman" w:cs="Times New Roman"/>
          <w:sz w:val="24"/>
          <w:szCs w:val="24"/>
        </w:rPr>
        <w:t>, 28 (2), 251–275.</w:t>
      </w:r>
    </w:p>
    <w:p w14:paraId="1C92EB29"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264CBD" w:rsidRDefault="00A025D7" w:rsidP="00A025D7">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w:t>
      </w:r>
      <w:proofErr w:type="spellStart"/>
      <w:r w:rsidRPr="00264CBD">
        <w:rPr>
          <w:rFonts w:ascii="Times New Roman" w:hAnsi="Times New Roman" w:cs="Times New Roman"/>
          <w:sz w:val="24"/>
          <w:szCs w:val="24"/>
        </w:rPr>
        <w:t>MixStyle</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9F3571" w:rsidRDefault="00A025D7" w:rsidP="00A025D7">
      <w:pPr>
        <w:spacing w:after="0"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8" w:name="_Toc132325932"/>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8"/>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9"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9"/>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39A7BF6F" w14:textId="07A9332D" w:rsidR="00D33CBC" w:rsidRDefault="00D33CBC" w:rsidP="00D33CBC">
      <w:pPr>
        <w:pStyle w:val="Caption"/>
        <w:jc w:val="center"/>
        <w:rPr>
          <w:rFonts w:ascii="Times New Roman" w:hAnsi="Times New Roman" w:cs="Times New Roman"/>
          <w:b w:val="0"/>
          <w:bCs w:val="0"/>
          <w:smallCaps w:val="0"/>
          <w:color w:val="auto"/>
          <w:sz w:val="24"/>
          <w:szCs w:val="24"/>
        </w:rPr>
      </w:pPr>
      <w:bookmarkStart w:id="410"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5</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410"/>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11" w:name="_A.2._Project_scope"/>
      <w:bookmarkStart w:id="412" w:name="_Toc132325934"/>
      <w:bookmarkStart w:id="413" w:name="_D.1._Project_scope"/>
      <w:bookmarkStart w:id="414" w:name="_Toc125663180"/>
      <w:bookmarkEnd w:id="411"/>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12"/>
    </w:p>
    <w:bookmarkEnd w:id="413"/>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14"/>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2"/>
          <w:headerReference w:type="first" r:id="rId73"/>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415" w:name="_APPENDIX_B_–"/>
      <w:bookmarkStart w:id="416" w:name="_Toc132325935"/>
      <w:bookmarkEnd w:id="415"/>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16"/>
    </w:p>
    <w:p w14:paraId="352B38B2" w14:textId="346EE3CD" w:rsidR="00A47086" w:rsidRDefault="00A47086" w:rsidP="00A47086">
      <w:pPr>
        <w:pStyle w:val="Heading1"/>
        <w:spacing w:line="360" w:lineRule="auto"/>
        <w:rPr>
          <w:rFonts w:ascii="Times New Roman" w:hAnsi="Times New Roman" w:cs="Times New Roman"/>
          <w:b/>
          <w:bCs/>
          <w:color w:val="auto"/>
          <w:sz w:val="28"/>
          <w:szCs w:val="28"/>
        </w:rPr>
      </w:pPr>
      <w:bookmarkStart w:id="417"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bookmarkEnd w:id="417"/>
      <w:r w:rsidR="00F81D8C">
        <w:rPr>
          <w:rFonts w:ascii="Times New Roman" w:hAnsi="Times New Roman" w:cs="Times New Roman"/>
          <w:b/>
          <w:bCs/>
          <w:color w:val="auto"/>
          <w:sz w:val="28"/>
          <w:szCs w:val="28"/>
        </w:rPr>
        <w:t>Related work in abstractive text summarization</w:t>
      </w:r>
    </w:p>
    <w:p w14:paraId="26767847" w14:textId="58E528F6"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418"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xml:space="preserve">: </w:t>
      </w:r>
      <w:bookmarkEnd w:id="418"/>
      <w:r w:rsidR="00F81D8C">
        <w:rPr>
          <w:rFonts w:ascii="Times New Roman" w:hAnsi="Times New Roman" w:cs="Times New Roman"/>
          <w:b w:val="0"/>
          <w:bCs w:val="0"/>
          <w:smallCaps w:val="0"/>
          <w:color w:val="auto"/>
          <w:sz w:val="24"/>
          <w:szCs w:val="24"/>
        </w:rPr>
        <w:t>Related work in abstractive text summarization</w:t>
      </w:r>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F81D8C">
        <w:tc>
          <w:tcPr>
            <w:tcW w:w="1556"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419" w:name="_Hlk115855757"/>
            <w:r w:rsidRPr="006B11E7">
              <w:rPr>
                <w:color w:val="000000" w:themeColor="text1"/>
              </w:rPr>
              <w:t xml:space="preserve">Naïve Bayes </w:t>
            </w:r>
            <w:bookmarkEnd w:id="419"/>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420" w:name="_Toc125663166"/>
      <w:bookmarkStart w:id="421" w:name="_Toc132325938"/>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20"/>
      <w:bookmarkEnd w:id="421"/>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22" w:name="_B.1._Requirement_elicitation"/>
      <w:bookmarkStart w:id="423" w:name="_A.1._Requirement_elicitation"/>
      <w:bookmarkStart w:id="424" w:name="_C.1._Requirement_elicitation"/>
      <w:bookmarkStart w:id="425" w:name="_Toc125663167"/>
      <w:bookmarkStart w:id="426" w:name="_Toc132325939"/>
      <w:bookmarkStart w:id="427" w:name="_Toc121126709"/>
      <w:bookmarkEnd w:id="422"/>
      <w:bookmarkEnd w:id="423"/>
      <w:bookmarkEnd w:id="424"/>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25"/>
      <w:bookmarkEnd w:id="426"/>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8"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27"/>
      <w:bookmarkEnd w:id="428"/>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0B87FA85" w:rsidR="000825C7" w:rsidRDefault="00742696" w:rsidP="00C1305D">
      <w:pPr>
        <w:pStyle w:val="Heading1"/>
        <w:spacing w:line="360" w:lineRule="auto"/>
        <w:rPr>
          <w:rFonts w:ascii="Times New Roman" w:hAnsi="Times New Roman" w:cs="Times New Roman"/>
          <w:b/>
          <w:bCs/>
          <w:color w:val="auto"/>
          <w:sz w:val="28"/>
          <w:szCs w:val="28"/>
        </w:rPr>
      </w:pPr>
      <w:bookmarkStart w:id="429" w:name="_B.2._Survey_analysis"/>
      <w:bookmarkStart w:id="430" w:name="_A.2._Survey_thematic"/>
      <w:bookmarkStart w:id="431" w:name="_B.3._Interview_analysis"/>
      <w:bookmarkStart w:id="432" w:name="_A.3._Interview_thematic"/>
      <w:bookmarkStart w:id="433" w:name="_A.2._Interview_analysis"/>
      <w:bookmarkStart w:id="434" w:name="_C.2._Interview_analysis"/>
      <w:bookmarkStart w:id="435" w:name="_Toc132325940"/>
      <w:bookmarkStart w:id="436" w:name="_Toc121126711"/>
      <w:bookmarkEnd w:id="429"/>
      <w:bookmarkEnd w:id="430"/>
      <w:bookmarkEnd w:id="431"/>
      <w:bookmarkEnd w:id="432"/>
      <w:bookmarkEnd w:id="433"/>
      <w:bookmarkEnd w:id="434"/>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35"/>
    </w:p>
    <w:p w14:paraId="6D3CA4F5"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77777777" w:rsidR="00C1305D" w:rsidRPr="00C1305D" w:rsidRDefault="00C1305D" w:rsidP="00C1305D"/>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7"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36"/>
      <w:bookmarkEnd w:id="437"/>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8" w:name="_B.4._Use_case"/>
      <w:bookmarkStart w:id="439" w:name="_A.4._Use_case"/>
      <w:bookmarkStart w:id="440" w:name="_Toc125663170"/>
      <w:bookmarkEnd w:id="438"/>
      <w:bookmarkEnd w:id="439"/>
    </w:p>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41"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41"/>
    </w:p>
    <w:tbl>
      <w:tblPr>
        <w:tblStyle w:val="TableGrid"/>
        <w:tblW w:w="9355" w:type="dxa"/>
        <w:tblLook w:val="04A0" w:firstRow="1" w:lastRow="0" w:firstColumn="1" w:lastColumn="0" w:noHBand="0" w:noVBand="1"/>
      </w:tblPr>
      <w:tblGrid>
        <w:gridCol w:w="1776"/>
        <w:gridCol w:w="7579"/>
      </w:tblGrid>
      <w:tr w:rsidR="00C1305D" w14:paraId="2F58ABCF" w14:textId="77777777" w:rsidTr="00C1305D">
        <w:tc>
          <w:tcPr>
            <w:tcW w:w="1776" w:type="dxa"/>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2FFB3504" w14:textId="5BBFEB88"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442" w:name="_A.3._Survey_analysis"/>
      <w:bookmarkStart w:id="443" w:name="_C.3._Survey_analysis"/>
      <w:bookmarkStart w:id="444" w:name="_Toc125663168"/>
      <w:bookmarkStart w:id="445" w:name="_Toc132325941"/>
      <w:bookmarkStart w:id="446" w:name="_A.2._Survey_analysis"/>
      <w:bookmarkStart w:id="447" w:name="_A.4._Use_case_descriptions"/>
      <w:bookmarkEnd w:id="442"/>
      <w:bookmarkEnd w:id="443"/>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xml:space="preserve">. </w:t>
      </w:r>
      <w:r w:rsidR="00200F77" w:rsidRPr="00E278C2">
        <w:rPr>
          <w:rFonts w:ascii="Times New Roman Regular" w:hAnsi="Times New Roman Regular" w:cs="Times New Roman Regular"/>
          <w:b/>
          <w:bCs/>
          <w:color w:val="auto"/>
          <w:sz w:val="28"/>
          <w:szCs w:val="28"/>
        </w:rPr>
        <w:t>Survey analysis</w:t>
      </w:r>
      <w:bookmarkStart w:id="448" w:name="_A.3._Survey_thematic"/>
      <w:bookmarkEnd w:id="444"/>
      <w:bookmarkEnd w:id="445"/>
      <w:bookmarkEnd w:id="448"/>
    </w:p>
    <w:p w14:paraId="5261DA13"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49" w:name="_C.4._Use_case"/>
      <w:bookmarkStart w:id="450" w:name="_Toc132325942"/>
      <w:bookmarkStart w:id="451" w:name="_Toc121126710"/>
      <w:bookmarkEnd w:id="446"/>
      <w:bookmarkEnd w:id="44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1"/>
    </w:p>
    <w:tbl>
      <w:tblPr>
        <w:tblStyle w:val="TableGrid"/>
        <w:tblW w:w="0" w:type="auto"/>
        <w:tblLook w:val="04A0" w:firstRow="1" w:lastRow="0" w:firstColumn="1" w:lastColumn="0" w:noHBand="0" w:noVBand="1"/>
      </w:tblPr>
      <w:tblGrid>
        <w:gridCol w:w="2155"/>
        <w:gridCol w:w="7195"/>
      </w:tblGrid>
      <w:tr w:rsidR="00C1305D" w:rsidRPr="006B5E91" w14:paraId="6A087FCB" w14:textId="77777777" w:rsidTr="00D33418">
        <w:tc>
          <w:tcPr>
            <w:tcW w:w="2155" w:type="dxa"/>
            <w:shd w:val="clear" w:color="auto" w:fill="D9D9D9" w:themeFill="background1" w:themeFillShade="D9"/>
          </w:tcPr>
          <w:p w14:paraId="0EF7F14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8EF2919"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36AFE648" w14:textId="77777777" w:rsidTr="00D33418">
        <w:tc>
          <w:tcPr>
            <w:tcW w:w="2155" w:type="dxa"/>
          </w:tcPr>
          <w:p w14:paraId="631B752C" w14:textId="77777777" w:rsidR="00C1305D" w:rsidRPr="006B5E91" w:rsidRDefault="00C1305D" w:rsidP="00D33418">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6AFE70" w14:textId="77777777" w:rsidR="00C1305D" w:rsidRPr="006B5E91" w:rsidRDefault="00C1305D" w:rsidP="00D33418">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C1305D" w:rsidRPr="006B5E91" w14:paraId="6D99D827" w14:textId="77777777" w:rsidTr="00D33418">
        <w:tc>
          <w:tcPr>
            <w:tcW w:w="2155" w:type="dxa"/>
          </w:tcPr>
          <w:p w14:paraId="15221899"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58166126" w14:textId="77777777" w:rsidR="00C1305D" w:rsidRPr="006B5E91" w:rsidRDefault="00C1305D"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D33418" w:rsidRPr="006B5E91" w14:paraId="41D96AB3" w14:textId="77777777" w:rsidTr="00D33418">
        <w:tc>
          <w:tcPr>
            <w:tcW w:w="2155" w:type="dxa"/>
          </w:tcPr>
          <w:p w14:paraId="04643BDD" w14:textId="7C687148"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14595332" w14:textId="4DCED57C" w:rsidR="00D33418" w:rsidRDefault="00D33418"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D33418" w:rsidRPr="006B5E91" w14:paraId="1F888C9F" w14:textId="77777777" w:rsidTr="00D33418">
        <w:tc>
          <w:tcPr>
            <w:tcW w:w="2155" w:type="dxa"/>
          </w:tcPr>
          <w:p w14:paraId="7986FB98" w14:textId="2F39D623"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4A6F0110" w14:textId="238A272D" w:rsidR="00D33418" w:rsidRDefault="00D33418" w:rsidP="00D33418">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420638D8" w14:textId="77777777" w:rsidR="00C1305D" w:rsidRPr="006B5E91" w:rsidRDefault="00C1305D" w:rsidP="00C1305D">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C1305D" w:rsidRPr="006B5E91" w14:paraId="24100FAE" w14:textId="77777777" w:rsidTr="00A22A50">
        <w:tc>
          <w:tcPr>
            <w:tcW w:w="1615" w:type="dxa"/>
            <w:shd w:val="clear" w:color="auto" w:fill="D9D9D9" w:themeFill="background1" w:themeFillShade="D9"/>
          </w:tcPr>
          <w:p w14:paraId="03BF86DF"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5A5C8AA"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C1305D" w:rsidRPr="006B5E91" w14:paraId="060BA3EF" w14:textId="77777777" w:rsidTr="00A22A50">
        <w:tc>
          <w:tcPr>
            <w:tcW w:w="1615" w:type="dxa"/>
          </w:tcPr>
          <w:p w14:paraId="17364B99" w14:textId="3251CE68" w:rsidR="00C1305D" w:rsidRPr="006B5E91" w:rsidRDefault="00D33418" w:rsidP="00D33418">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18FEE7B4"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C1305D" w:rsidRPr="006B5E91" w14:paraId="2A051395" w14:textId="77777777" w:rsidTr="00A22A50">
        <w:tc>
          <w:tcPr>
            <w:tcW w:w="1615" w:type="dxa"/>
          </w:tcPr>
          <w:p w14:paraId="079CBC81" w14:textId="0FECED97" w:rsidR="00C1305D" w:rsidRPr="006B5E91"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lexibility</w:t>
            </w:r>
          </w:p>
        </w:tc>
        <w:tc>
          <w:tcPr>
            <w:tcW w:w="7740" w:type="dxa"/>
          </w:tcPr>
          <w:p w14:paraId="22F84894" w14:textId="77777777" w:rsidR="00C1305D" w:rsidRPr="006B5E91" w:rsidRDefault="00C1305D"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D33418" w:rsidRPr="006B5E91" w14:paraId="7BAC294C" w14:textId="77777777" w:rsidTr="00A22A50">
        <w:tc>
          <w:tcPr>
            <w:tcW w:w="1615" w:type="dxa"/>
          </w:tcPr>
          <w:p w14:paraId="455A0638" w14:textId="4E644F1C"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29AD6298" w14:textId="69273455"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D33418" w:rsidRPr="006B5E91" w14:paraId="2A1B65E2" w14:textId="77777777" w:rsidTr="00A22A50">
        <w:tc>
          <w:tcPr>
            <w:tcW w:w="1615" w:type="dxa"/>
          </w:tcPr>
          <w:p w14:paraId="2BBE4E93" w14:textId="143F4AB4"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3ED91C31" w14:textId="491A43F3" w:rsidR="00D33418" w:rsidRDefault="00D33418" w:rsidP="00D334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5AAEBDAA" w14:textId="3AEE6B15" w:rsidR="00655C97" w:rsidRDefault="00655C97" w:rsidP="00655C97">
      <w:pPr>
        <w:pStyle w:val="Heading1"/>
        <w:spacing w:line="360" w:lineRule="auto"/>
        <w:rPr>
          <w:rFonts w:ascii="Times New Roman" w:hAnsi="Times New Roman" w:cs="Times New Roman"/>
          <w:b/>
          <w:bCs/>
          <w:color w:val="auto"/>
          <w:sz w:val="28"/>
          <w:szCs w:val="28"/>
        </w:rPr>
      </w:pPr>
      <w:r w:rsidRPr="00655C97">
        <w:rPr>
          <w:rFonts w:ascii="Times New Roman Regular" w:hAnsi="Times New Roman Regular" w:cs="Times New Roman Regular"/>
          <w:b/>
          <w:bCs/>
          <w:color w:val="auto"/>
          <w:sz w:val="28"/>
          <w:szCs w:val="28"/>
        </w:rPr>
        <w:t xml:space="preserve">C.4. </w:t>
      </w:r>
      <w:r w:rsidRPr="00655C97">
        <w:rPr>
          <w:rFonts w:ascii="Times New Roman" w:hAnsi="Times New Roman" w:cs="Times New Roman"/>
          <w:b/>
          <w:bCs/>
          <w:color w:val="auto"/>
          <w:sz w:val="28"/>
          <w:szCs w:val="28"/>
        </w:rPr>
        <w:t>Self-Evaluation (Competitor Analysis)</w:t>
      </w:r>
    </w:p>
    <w:p w14:paraId="6EFF3301" w14:textId="77777777"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52" w:name="_Toc12679329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2"/>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382F8BC7" w:rsidR="00290E29" w:rsidRDefault="00C07A9E" w:rsidP="00566713">
      <w:pPr>
        <w:pStyle w:val="Heading1"/>
        <w:spacing w:line="360" w:lineRule="auto"/>
        <w:rPr>
          <w:rFonts w:ascii="Times New Roman Regular" w:hAnsi="Times New Roman Regular" w:cs="Times New Roman Regular"/>
          <w:b/>
          <w:bCs/>
          <w:color w:val="auto"/>
          <w:sz w:val="28"/>
          <w:szCs w:val="28"/>
        </w:rPr>
      </w:pPr>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5</w:t>
      </w:r>
      <w:r w:rsidRPr="00CC58CE">
        <w:rPr>
          <w:rFonts w:ascii="Times New Roman Regular" w:hAnsi="Times New Roman Regular" w:cs="Times New Roman Regular"/>
          <w:b/>
          <w:bCs/>
          <w:color w:val="auto"/>
          <w:sz w:val="28"/>
          <w:szCs w:val="28"/>
        </w:rPr>
        <w:t>. Use case descriptions</w:t>
      </w:r>
      <w:bookmarkEnd w:id="440"/>
      <w:bookmarkEnd w:id="450"/>
    </w:p>
    <w:p w14:paraId="391C3F66" w14:textId="77777777"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53" w:name="_Toc12679330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3"/>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4" w:name="_Toc125663171"/>
      <w:bookmarkStart w:id="455" w:name="_Toc126793291"/>
      <w:bookmarkEnd w:id="44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5"/>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6"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6"/>
    </w:tbl>
    <w:p w14:paraId="29285803" w14:textId="77777777" w:rsidR="00A22A50" w:rsidRDefault="00A22A50" w:rsidP="00A22A50"/>
    <w:p w14:paraId="0BC53280"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7" w:name="_Toc126793292"/>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7"/>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8" w:name="_Toc1267932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8"/>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9" w:name="_Toc12679329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9"/>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0" w:name="_Toc1267932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0"/>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1" w:name="_Toc12679329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1"/>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2" w:name="_Toc1267932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2"/>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3" w:name="_Toc12679329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3"/>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050941FD"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4" w:name="_C.5._Functional_requirements"/>
      <w:bookmarkStart w:id="465" w:name="_Toc132325943"/>
      <w:bookmarkEnd w:id="464"/>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6</w:t>
      </w:r>
      <w:r w:rsidRPr="00310021">
        <w:rPr>
          <w:rFonts w:ascii="Times New Roman Regular" w:hAnsi="Times New Roman Regular" w:cs="Times New Roman Regular"/>
          <w:b/>
          <w:bCs/>
          <w:color w:val="auto"/>
          <w:sz w:val="28"/>
          <w:szCs w:val="28"/>
        </w:rPr>
        <w:t>. Functional requirements</w:t>
      </w:r>
      <w:bookmarkEnd w:id="454"/>
      <w:bookmarkEnd w:id="465"/>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66" w:name="_Toc121126706"/>
      <w:bookmarkStart w:id="467"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66"/>
      <w:bookmarkEnd w:id="467"/>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468" w:name="_Toc125663172"/>
      <w:bookmarkStart w:id="469" w:name="_Toc132325944"/>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68"/>
      <w:bookmarkEnd w:id="469"/>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70" w:name="_C.1._Algorithm_intuition"/>
      <w:bookmarkStart w:id="471" w:name="_B.1._Algorithm_intuition"/>
      <w:bookmarkStart w:id="472" w:name="_B.1._Design_goals_1"/>
      <w:bookmarkStart w:id="473" w:name="_D.1._LTS_algorithm"/>
      <w:bookmarkStart w:id="474" w:name="_B.2._UI_wireframes"/>
      <w:bookmarkStart w:id="475" w:name="_C.2._UI_wireframes"/>
      <w:bookmarkStart w:id="476" w:name="_B.4._UI_wireframes"/>
      <w:bookmarkStart w:id="477" w:name="_D.4._UI_wireframes"/>
      <w:bookmarkStart w:id="478" w:name="_Toc125663174"/>
      <w:bookmarkStart w:id="479" w:name="_Toc132325948"/>
      <w:bookmarkStart w:id="480" w:name="_B.3._UI_wireframes"/>
      <w:bookmarkEnd w:id="470"/>
      <w:bookmarkEnd w:id="471"/>
      <w:bookmarkEnd w:id="472"/>
      <w:bookmarkEnd w:id="473"/>
      <w:bookmarkEnd w:id="474"/>
      <w:bookmarkEnd w:id="475"/>
      <w:bookmarkEnd w:id="476"/>
      <w:bookmarkEnd w:id="477"/>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78"/>
      <w:bookmarkEnd w:id="479"/>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5605BDB7">
            <wp:extent cx="5943600" cy="49244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4924425"/>
                    </a:xfrm>
                    <a:prstGeom prst="rect">
                      <a:avLst/>
                    </a:prstGeom>
                  </pic:spPr>
                </pic:pic>
              </a:graphicData>
            </a:graphic>
          </wp:inline>
        </w:drawing>
      </w:r>
    </w:p>
    <w:p w14:paraId="69610317" w14:textId="355A44F8" w:rsidR="006F504E" w:rsidRPr="00AC189B" w:rsidRDefault="006F504E" w:rsidP="006F504E">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Homepage wireframe</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212BACE8" w14:textId="247209FD" w:rsidR="00F018AF" w:rsidRPr="00F018AF" w:rsidRDefault="00F018AF" w:rsidP="00F018AF">
      <w:pPr>
        <w:rPr>
          <w:rFonts w:ascii="Times New Roman" w:hAnsi="Times New Roman" w:cs="Times New Roman"/>
          <w:sz w:val="24"/>
        </w:rPr>
      </w:pPr>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lastRenderedPageBreak/>
        <w:drawing>
          <wp:inline distT="0" distB="0" distL="0" distR="0" wp14:anchorId="462EBAAF" wp14:editId="6516A8C0">
            <wp:extent cx="5943600" cy="4940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4940300"/>
                    </a:xfrm>
                    <a:prstGeom prst="rect">
                      <a:avLst/>
                    </a:prstGeom>
                  </pic:spPr>
                </pic:pic>
              </a:graphicData>
            </a:graphic>
          </wp:inline>
        </w:drawing>
      </w:r>
    </w:p>
    <w:p w14:paraId="1F3F9C53" w14:textId="4A47CB2D" w:rsidR="00F32AEF" w:rsidRPr="00AC189B" w:rsidRDefault="00F32AEF" w:rsidP="00F32AEF">
      <w:pPr>
        <w:pStyle w:val="Caption"/>
        <w:jc w:val="center"/>
        <w:rPr>
          <w:rFonts w:ascii="Times New Roman" w:hAnsi="Times New Roman" w:cs="Times New Roman"/>
          <w:b w:val="0"/>
          <w:bCs w:val="0"/>
          <w:smallCaps w:val="0"/>
          <w:color w:val="auto"/>
          <w:sz w:val="24"/>
          <w:szCs w:val="24"/>
        </w:rPr>
      </w:pPr>
      <w:bookmarkStart w:id="481" w:name="_Toc12717165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I – Review history 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81"/>
    </w:p>
    <w:p w14:paraId="01BC88DA" w14:textId="46768F69" w:rsidR="00F32AEF" w:rsidRDefault="00FF3A8C" w:rsidP="00F32AEF">
      <w:r w:rsidRPr="00FF3A8C">
        <w:lastRenderedPageBreak/>
        <w:drawing>
          <wp:inline distT="0" distB="0" distL="0" distR="0" wp14:anchorId="2EF3F188" wp14:editId="2208D4A6">
            <wp:extent cx="5943600" cy="37985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3798570"/>
                    </a:xfrm>
                    <a:prstGeom prst="rect">
                      <a:avLst/>
                    </a:prstGeom>
                  </pic:spPr>
                </pic:pic>
              </a:graphicData>
            </a:graphic>
          </wp:inline>
        </w:drawing>
      </w:r>
    </w:p>
    <w:p w14:paraId="177A43E1" w14:textId="06FB0530" w:rsidR="00FF3A8C" w:rsidRPr="00AC189B" w:rsidRDefault="00FF3A8C" w:rsidP="00FF3A8C">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 xml:space="preserve">User Profile </w:t>
      </w:r>
      <w:r w:rsidRPr="00AC189B">
        <w:rPr>
          <w:rFonts w:ascii="Times New Roman" w:hAnsi="Times New Roman" w:cs="Times New Roman"/>
          <w:b w:val="0"/>
          <w:bCs w:val="0"/>
          <w:smallCaps w:val="0"/>
          <w:color w:val="auto"/>
          <w:sz w:val="24"/>
          <w:szCs w:val="24"/>
        </w:rPr>
        <w:t>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2" w:name="_C.1._Fetch_data"/>
      <w:bookmarkStart w:id="483" w:name="_D.1._Fetch_data"/>
      <w:bookmarkStart w:id="484" w:name="_Toc132325949"/>
      <w:bookmarkEnd w:id="480"/>
      <w:bookmarkEnd w:id="482"/>
      <w:bookmarkEnd w:id="483"/>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84"/>
    </w:p>
    <w:p w14:paraId="438DC8DC" w14:textId="07E7346D"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485" w:name="_D.1._Selection_of"/>
      <w:bookmarkStart w:id="486" w:name="_C.1._Selection_of"/>
      <w:bookmarkStart w:id="487" w:name="_E.1._Selection_of"/>
      <w:bookmarkStart w:id="488" w:name="_Toc132325950"/>
      <w:bookmarkEnd w:id="485"/>
      <w:bookmarkEnd w:id="486"/>
      <w:bookmarkEnd w:id="487"/>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488"/>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BA6B9EF"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89" w:name="_Toc124969336"/>
      <w:bookmarkStart w:id="490"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489"/>
      <w:bookmarkEnd w:id="490"/>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8A7C29">
        <w:trPr>
          <w:cantSplit/>
          <w:trHeight w:val="1007"/>
        </w:trPr>
        <w:tc>
          <w:tcPr>
            <w:tcW w:w="2155"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4CB5CC6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491" w:name="_D.2._Selection_of"/>
      <w:bookmarkStart w:id="492" w:name="_C.2._Selection_of"/>
      <w:bookmarkStart w:id="493" w:name="_E.2._Selection_of"/>
      <w:bookmarkStart w:id="494" w:name="_Toc132325951"/>
      <w:bookmarkStart w:id="495" w:name="_Toc124969337"/>
      <w:bookmarkEnd w:id="491"/>
      <w:bookmarkEnd w:id="492"/>
      <w:bookmarkEnd w:id="493"/>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w:t>
      </w:r>
      <w:r w:rsidRPr="00793F4B">
        <w:rPr>
          <w:rFonts w:ascii="Times New Roman Regular" w:hAnsi="Times New Roman Regular" w:cs="Times New Roman Regular"/>
          <w:b/>
          <w:bCs/>
          <w:color w:val="auto"/>
          <w:sz w:val="28"/>
          <w:szCs w:val="28"/>
        </w:rPr>
        <w:t>. Selection of Deep Learning (DL) framework</w:t>
      </w:r>
      <w:bookmarkEnd w:id="494"/>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96"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495"/>
      <w:bookmarkEnd w:id="496"/>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6FCF9D1"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geared towards production-level applications and can handle large datasets. It is equipped with comprehensive documentation and has a supportive community. Additionally, it offers improved visualization options that simplify the process of debugging and monitoring training.</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003AE7B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122C8F58"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497" w:name="_D.3._Selection_of"/>
      <w:bookmarkStart w:id="498" w:name="_C.3._Selection_of"/>
      <w:bookmarkStart w:id="499" w:name="_E.3._Selection_of"/>
      <w:bookmarkStart w:id="500" w:name="_Toc132325952"/>
      <w:bookmarkEnd w:id="497"/>
      <w:bookmarkEnd w:id="498"/>
      <w:bookmarkEnd w:id="499"/>
      <w:r w:rsidRPr="00793F4B">
        <w:rPr>
          <w:rFonts w:ascii="Times New Roman Regular" w:hAnsi="Times New Roman Regular" w:cs="Times New Roman Regular"/>
          <w:b/>
          <w:bCs/>
          <w:color w:val="auto"/>
          <w:sz w:val="28"/>
          <w:szCs w:val="28"/>
        </w:rPr>
        <w:t>E.3. Selection of User Interface (UI) framework</w:t>
      </w:r>
      <w:bookmarkEnd w:id="500"/>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1" w:name="_Toc124969338"/>
      <w:bookmarkStart w:id="502"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01"/>
      <w:bookmarkEnd w:id="502"/>
    </w:p>
    <w:tbl>
      <w:tblPr>
        <w:tblStyle w:val="TableGrid"/>
        <w:tblW w:w="0" w:type="auto"/>
        <w:tblLook w:val="04A0" w:firstRow="1" w:lastRow="0" w:firstColumn="1" w:lastColumn="0" w:noHBand="0" w:noVBand="1"/>
      </w:tblPr>
      <w:tblGrid>
        <w:gridCol w:w="1429"/>
        <w:gridCol w:w="7921"/>
      </w:tblGrid>
      <w:tr w:rsidR="00B40933" w14:paraId="000ADD6D" w14:textId="77777777" w:rsidTr="00FD0E9E">
        <w:tc>
          <w:tcPr>
            <w:tcW w:w="134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128CC7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112DC908"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1458FC73"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Conclusion</w:t>
            </w:r>
          </w:p>
          <w:p w14:paraId="22F0635F" w14:textId="20D047DA"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03" w:name="_C.4._Selection_of"/>
      <w:bookmarkStart w:id="504" w:name="_D.4._Selection_of"/>
      <w:bookmarkStart w:id="505" w:name="_E.4._Selection_of"/>
      <w:bookmarkStart w:id="506" w:name="_Toc132325953"/>
      <w:bookmarkEnd w:id="503"/>
      <w:bookmarkEnd w:id="504"/>
      <w:bookmarkEnd w:id="505"/>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 xml:space="preserve">.4. </w:t>
      </w:r>
      <w:r w:rsidRPr="00FD0E9E">
        <w:rPr>
          <w:rFonts w:ascii="Times New Roman Regular" w:hAnsi="Times New Roman Regular" w:cs="Times New Roman Regular"/>
          <w:b/>
          <w:bCs/>
          <w:color w:val="auto"/>
          <w:sz w:val="28"/>
          <w:szCs w:val="28"/>
        </w:rPr>
        <w:t>Selection of Application Programming Interface (API) framework</w:t>
      </w:r>
      <w:bookmarkEnd w:id="506"/>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7" w:name="_Toc124969339"/>
      <w:bookmarkStart w:id="508"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07"/>
      <w:bookmarkEnd w:id="508"/>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43320C8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3C8A3EB5"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479C4113" w:rsidR="00B40933" w:rsidRDefault="00B40933">
      <w:pPr>
        <w:spacing w:line="360" w:lineRule="auto"/>
        <w:jc w:val="both"/>
        <w:rPr>
          <w:rFonts w:ascii="Times New Roman Regular" w:hAnsi="Times New Roman Regular" w:cs="Times New Roman Regular"/>
          <w:b/>
          <w:bCs/>
          <w:sz w:val="24"/>
          <w:szCs w:val="24"/>
        </w:rPr>
      </w:pPr>
    </w:p>
    <w:p w14:paraId="507952E3" w14:textId="77777777" w:rsidR="00FD0E9E" w:rsidRDefault="00FD0E9E">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16204A45"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09" w:name="_C.5._Fetch_data"/>
      <w:bookmarkStart w:id="510" w:name="_E.5._Fetch_data"/>
      <w:bookmarkStart w:id="511" w:name="_Toc125663176"/>
      <w:bookmarkStart w:id="512" w:name="_Toc132325954"/>
      <w:bookmarkEnd w:id="509"/>
      <w:bookmarkEnd w:id="510"/>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 xml:space="preserve">.5. </w:t>
      </w:r>
      <w:bookmarkEnd w:id="511"/>
      <w:bookmarkEnd w:id="512"/>
      <w:r w:rsidR="006430AA">
        <w:rPr>
          <w:rFonts w:ascii="Times New Roman Regular" w:hAnsi="Times New Roman Regular" w:cs="Times New Roman Regular"/>
          <w:b/>
          <w:bCs/>
          <w:color w:val="auto"/>
          <w:sz w:val="28"/>
          <w:szCs w:val="28"/>
        </w:rPr>
        <w:t>Data Preprocessing</w:t>
      </w:r>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615133" cy="1897949"/>
                    </a:xfrm>
                    <a:prstGeom prst="rect">
                      <a:avLst/>
                    </a:prstGeom>
                  </pic:spPr>
                </pic:pic>
              </a:graphicData>
            </a:graphic>
          </wp:inline>
        </w:drawing>
      </w:r>
    </w:p>
    <w:p w14:paraId="7E096A6C"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Figure 20: Preprocessing: Remove markdow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A449BDB" w14:textId="77777777" w:rsidR="006430AA" w:rsidRPr="00166FC5" w:rsidRDefault="006430AA" w:rsidP="006430AA"/>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672426" cy="1733006"/>
                    </a:xfrm>
                    <a:prstGeom prst="rect">
                      <a:avLst/>
                    </a:prstGeom>
                  </pic:spPr>
                </pic:pic>
              </a:graphicData>
            </a:graphic>
          </wp:inline>
        </w:drawing>
      </w:r>
    </w:p>
    <w:p w14:paraId="601F4D2B"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3" w:name="_Toc12717165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 Remove hyperlink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3"/>
    </w:p>
    <w:p w14:paraId="2BE06248" w14:textId="77777777" w:rsidR="006430AA" w:rsidRPr="00166FC5" w:rsidRDefault="006430AA" w:rsidP="006430AA"/>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550601" cy="1648457"/>
                    </a:xfrm>
                    <a:prstGeom prst="rect">
                      <a:avLst/>
                    </a:prstGeom>
                  </pic:spPr>
                </pic:pic>
              </a:graphicData>
            </a:graphic>
          </wp:inline>
        </w:drawing>
      </w:r>
    </w:p>
    <w:p w14:paraId="2EF80C0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4" w:name="_Toc12717165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e html ta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4"/>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lastRenderedPageBreak/>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555559" cy="2254099"/>
                    </a:xfrm>
                    <a:prstGeom prst="rect">
                      <a:avLst/>
                    </a:prstGeom>
                  </pic:spPr>
                </pic:pic>
              </a:graphicData>
            </a:graphic>
          </wp:inline>
        </w:drawing>
      </w:r>
    </w:p>
    <w:p w14:paraId="1203CD4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5" w:name="_Toc12717165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Char words extens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5"/>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15365" cy="1746269"/>
                    </a:xfrm>
                    <a:prstGeom prst="rect">
                      <a:avLst/>
                    </a:prstGeom>
                  </pic:spPr>
                </pic:pic>
              </a:graphicData>
            </a:graphic>
          </wp:inline>
        </w:drawing>
      </w:r>
    </w:p>
    <w:p w14:paraId="17E454F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6" w:name="_Toc12717165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Handling common contrac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6"/>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lastRenderedPageBreak/>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375336" cy="3607678"/>
                    </a:xfrm>
                    <a:prstGeom prst="rect">
                      <a:avLst/>
                    </a:prstGeom>
                  </pic:spPr>
                </pic:pic>
              </a:graphicData>
            </a:graphic>
          </wp:inline>
        </w:drawing>
      </w:r>
    </w:p>
    <w:p w14:paraId="7B9C00A5"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7" w:name="_Toc12717165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ing special character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7"/>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25910" cy="3742702"/>
                    </a:xfrm>
                    <a:prstGeom prst="rect">
                      <a:avLst/>
                    </a:prstGeom>
                  </pic:spPr>
                </pic:pic>
              </a:graphicData>
            </a:graphic>
          </wp:inline>
        </w:drawing>
      </w:r>
    </w:p>
    <w:p w14:paraId="473E78E3"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18" w:name="_Toc12717165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solving spelling mistak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8"/>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lastRenderedPageBreak/>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1136015"/>
                    </a:xfrm>
                    <a:prstGeom prst="rect">
                      <a:avLst/>
                    </a:prstGeom>
                  </pic:spPr>
                </pic:pic>
              </a:graphicData>
            </a:graphic>
          </wp:inline>
        </w:drawing>
      </w:r>
    </w:p>
    <w:p w14:paraId="716C3BB5" w14:textId="6668586F" w:rsidR="006430AA" w:rsidRDefault="006430AA" w:rsidP="006430AA">
      <w:pPr>
        <w:pStyle w:val="Caption"/>
        <w:jc w:val="center"/>
        <w:rPr>
          <w:rFonts w:ascii="Times New Roman" w:hAnsi="Times New Roman" w:cs="Times New Roman"/>
          <w:b w:val="0"/>
          <w:bCs w:val="0"/>
          <w:smallCaps w:val="0"/>
          <w:color w:val="auto"/>
          <w:sz w:val="24"/>
          <w:szCs w:val="24"/>
        </w:rPr>
      </w:pPr>
      <w:bookmarkStart w:id="519" w:name="_Toc12717166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ing duplicat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19"/>
    </w:p>
    <w:p w14:paraId="4C158F96" w14:textId="77777777" w:rsidR="006430AA" w:rsidRPr="006430AA" w:rsidRDefault="006430AA" w:rsidP="006430AA"/>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2632710"/>
                    </a:xfrm>
                    <a:prstGeom prst="rect">
                      <a:avLst/>
                    </a:prstGeom>
                  </pic:spPr>
                </pic:pic>
              </a:graphicData>
            </a:graphic>
          </wp:inline>
        </w:drawing>
      </w:r>
    </w:p>
    <w:p w14:paraId="645BC79E" w14:textId="0DA3F039" w:rsidR="006430AA" w:rsidRDefault="006430AA" w:rsidP="006430AA">
      <w:pPr>
        <w:pStyle w:val="Caption"/>
        <w:jc w:val="center"/>
        <w:rPr>
          <w:rFonts w:ascii="Times New Roman" w:hAnsi="Times New Roman" w:cs="Times New Roman"/>
          <w:b w:val="0"/>
          <w:bCs w:val="0"/>
          <w:smallCaps w:val="0"/>
          <w:color w:val="auto"/>
          <w:sz w:val="24"/>
          <w:szCs w:val="24"/>
        </w:rPr>
      </w:pPr>
      <w:bookmarkStart w:id="520" w:name="_Toc12717166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storing missing punctu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20"/>
    </w:p>
    <w:p w14:paraId="65436AE2" w14:textId="77777777" w:rsidR="006430AA" w:rsidRPr="006430AA" w:rsidRDefault="006430AA" w:rsidP="006430AA"/>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1687830"/>
                    </a:xfrm>
                    <a:prstGeom prst="rect">
                      <a:avLst/>
                    </a:prstGeom>
                  </pic:spPr>
                </pic:pic>
              </a:graphicData>
            </a:graphic>
          </wp:inline>
        </w:drawing>
      </w:r>
    </w:p>
    <w:p w14:paraId="6B08D833"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521" w:name="_Toc12717166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Grammarly corr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21"/>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4E39D127"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22" w:name="_E.7._User_interface"/>
      <w:bookmarkStart w:id="523" w:name="_Toc132325956"/>
      <w:bookmarkEnd w:id="52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6430AA">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23"/>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3CCE24E8" w14:textId="3B5BD1E3"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524"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8</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4285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Homepage (after signup)</w:t>
      </w:r>
      <w:r w:rsidRPr="00142859">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524"/>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1A34A033" w14:textId="7BF4E340"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525"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9</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D4A7C">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Review history page</w:t>
      </w:r>
      <w:r w:rsidRPr="001D4A7C">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525"/>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2D46E43C" w:rsidR="00694745" w:rsidRDefault="00D93BEA" w:rsidP="00694745">
      <w:pPr>
        <w:keepNext/>
        <w:spacing w:line="360" w:lineRule="auto"/>
        <w:jc w:val="center"/>
      </w:pPr>
      <w:r w:rsidRPr="00D93BEA">
        <w:lastRenderedPageBreak/>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153E15FB" w14:textId="6DE2A1D6"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526"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0</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User profile</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526"/>
    </w:p>
    <w:p w14:paraId="006B8062" w14:textId="423E4B06"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2691C3C5" w14:textId="7BDC2F57"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527"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1</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Model retraining modal</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527"/>
    </w:p>
    <w:p w14:paraId="254A2049" w14:textId="6B1615DC" w:rsidR="00AD1ED9" w:rsidRDefault="00D93BEA" w:rsidP="00AD1ED9">
      <w:pPr>
        <w:keepNext/>
        <w:spacing w:line="360" w:lineRule="auto"/>
        <w:jc w:val="both"/>
      </w:pPr>
      <w:r w:rsidRPr="00D93BEA">
        <w:lastRenderedPageBreak/>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2352247E" w14:textId="68456912"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528"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2</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AD1ED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 xml:space="preserve">Homepage (before signup) </w:t>
      </w:r>
      <w:r w:rsidRPr="00AD1ED9">
        <w:rPr>
          <w:rFonts w:ascii="Times New Roman" w:hAnsi="Times New Roman" w:cs="Times New Roman"/>
          <w:b w:val="0"/>
          <w:bCs w:val="0"/>
          <w:smallCaps w:val="0"/>
          <w:color w:val="auto"/>
          <w:sz w:val="24"/>
          <w:szCs w:val="24"/>
        </w:rPr>
        <w:t>(</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528"/>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bookmarkStart w:id="529" w:name="_Toc132325957"/>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29"/>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30" w:name="_D.1._Functional_testing"/>
      <w:bookmarkStart w:id="531" w:name="_F.1._Functional_testing"/>
      <w:bookmarkStart w:id="532" w:name="_Toc132325958"/>
      <w:bookmarkEnd w:id="530"/>
      <w:bookmarkEnd w:id="531"/>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32"/>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33"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33"/>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34" w:name="_D.2._Non-functional_testing"/>
      <w:bookmarkStart w:id="535" w:name="_F.2._Non-functional_testing"/>
      <w:bookmarkStart w:id="536" w:name="_Toc132325959"/>
      <w:bookmarkEnd w:id="534"/>
      <w:bookmarkEnd w:id="535"/>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36"/>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1BDE2D57"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888871" cy="1045276"/>
                          </a:xfrm>
                          <a:prstGeom prst="rect">
                            <a:avLst/>
                          </a:prstGeom>
                        </pic:spPr>
                      </pic:pic>
                    </a:graphicData>
                  </a:graphic>
                </wp:inline>
              </w:drawing>
            </w:r>
          </w:p>
          <w:p w14:paraId="7FEDA449" w14:textId="65BC1E3B"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37"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6</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37"/>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863276" cy="1068677"/>
                          </a:xfrm>
                          <a:prstGeom prst="rect">
                            <a:avLst/>
                          </a:prstGeom>
                        </pic:spPr>
                      </pic:pic>
                    </a:graphicData>
                  </a:graphic>
                </wp:inline>
              </w:drawing>
            </w:r>
          </w:p>
          <w:p w14:paraId="5AC47DC1" w14:textId="22CAF62A"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38"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7</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38"/>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913209" cy="979254"/>
                          </a:xfrm>
                          <a:prstGeom prst="rect">
                            <a:avLst/>
                          </a:prstGeom>
                        </pic:spPr>
                      </pic:pic>
                    </a:graphicData>
                  </a:graphic>
                </wp:inline>
              </w:drawing>
            </w:r>
          </w:p>
          <w:p w14:paraId="43959F0A" w14:textId="73041D98"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39"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8</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39"/>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877574" cy="970583"/>
                          </a:xfrm>
                          <a:prstGeom prst="rect">
                            <a:avLst/>
                          </a:prstGeom>
                        </pic:spPr>
                      </pic:pic>
                    </a:graphicData>
                  </a:graphic>
                </wp:inline>
              </w:drawing>
            </w:r>
          </w:p>
          <w:p w14:paraId="5E030C23" w14:textId="570322ED"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40"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40"/>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943600" cy="1537970"/>
                    </a:xfrm>
                    <a:prstGeom prst="rect">
                      <a:avLst/>
                    </a:prstGeom>
                  </pic:spPr>
                </pic:pic>
              </a:graphicData>
            </a:graphic>
          </wp:inline>
        </w:drawing>
      </w:r>
    </w:p>
    <w:p w14:paraId="4A068CA9" w14:textId="1D022E18"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41"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0</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41"/>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3740150"/>
                    </a:xfrm>
                    <a:prstGeom prst="rect">
                      <a:avLst/>
                    </a:prstGeom>
                  </pic:spPr>
                </pic:pic>
              </a:graphicData>
            </a:graphic>
          </wp:inline>
        </w:drawing>
      </w:r>
    </w:p>
    <w:p w14:paraId="03393CB0" w14:textId="214F37CC"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42"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1</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42"/>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43"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43"/>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D7530D">
        <w:tc>
          <w:tcPr>
            <w:tcW w:w="712"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44" w:name="_Toc132325960"/>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44"/>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45" w:name="_E.1._Expert_evaluators"/>
      <w:bookmarkStart w:id="546" w:name="_G.1._Expert_evaluators"/>
      <w:bookmarkStart w:id="547" w:name="_Toc132325961"/>
      <w:bookmarkEnd w:id="545"/>
      <w:bookmarkEnd w:id="546"/>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47"/>
    </w:p>
    <w:p w14:paraId="4D018F1C" w14:textId="231A8422"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48"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bookmarkEnd w:id="548"/>
      <w:r w:rsidR="00141E2B" w:rsidRPr="00141E2B">
        <w:rPr>
          <w:rFonts w:ascii="Times New Roman" w:hAnsi="Times New Roman" w:cs="Times New Roman"/>
          <w:b w:val="0"/>
          <w:bCs w:val="0"/>
          <w:smallCaps w:val="0"/>
          <w:color w:val="auto"/>
          <w:sz w:val="24"/>
          <w:szCs w:val="24"/>
        </w:rPr>
        <w:t>Details of the expert evaluator(s) selected.</w:t>
      </w:r>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D70806">
        <w:tc>
          <w:tcPr>
            <w:tcW w:w="805"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49" w:name="_E.2._Evaluation_of_1"/>
      <w:bookmarkStart w:id="550" w:name="_G.2._Evaluation_of"/>
      <w:bookmarkStart w:id="551" w:name="_Toc132325962"/>
      <w:bookmarkEnd w:id="549"/>
      <w:bookmarkEnd w:id="550"/>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51"/>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52"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52"/>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923817">
        <w:tc>
          <w:tcPr>
            <w:tcW w:w="77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53" w:name="_E.2._Evaluation_of"/>
      <w:bookmarkStart w:id="554" w:name="_E.3._Evaluation_of"/>
      <w:bookmarkStart w:id="555" w:name="_G.3._Evaluation_of"/>
      <w:bookmarkStart w:id="556" w:name="_Toc132325963"/>
      <w:bookmarkEnd w:id="553"/>
      <w:bookmarkEnd w:id="554"/>
      <w:bookmarkEnd w:id="555"/>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56"/>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57"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57"/>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8076F">
        <w:tc>
          <w:tcPr>
            <w:tcW w:w="823"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3D9BAF2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58"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58"/>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F24DF5">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59" w:name="_Toc125663178"/>
      <w:bookmarkStart w:id="560" w:name="_Toc132325964"/>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59"/>
      <w:bookmarkEnd w:id="560"/>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61" w:name="_E.1._Project_scope"/>
      <w:bookmarkStart w:id="562" w:name="_D.1._Project_schedule"/>
      <w:bookmarkStart w:id="563" w:name="_E.4._Evaluation_metrics"/>
      <w:bookmarkStart w:id="564" w:name="_D.3._Evaluation_metrics"/>
      <w:bookmarkStart w:id="565" w:name="_D.2._Status_of"/>
      <w:bookmarkStart w:id="566" w:name="_F.2._Status_of"/>
      <w:bookmarkStart w:id="567" w:name="_F.1._Status_of"/>
      <w:bookmarkStart w:id="568" w:name="_H.1._Status_of"/>
      <w:bookmarkStart w:id="569" w:name="_Toc132325965"/>
      <w:bookmarkStart w:id="570" w:name="_D.4._Evaluation_metrics"/>
      <w:bookmarkEnd w:id="561"/>
      <w:bookmarkEnd w:id="562"/>
      <w:bookmarkEnd w:id="563"/>
      <w:bookmarkEnd w:id="564"/>
      <w:bookmarkEnd w:id="565"/>
      <w:bookmarkEnd w:id="566"/>
      <w:bookmarkEnd w:id="567"/>
      <w:bookmarkEnd w:id="568"/>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69"/>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71"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71"/>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72" w:name="_F.3._Achievement_of"/>
      <w:bookmarkStart w:id="573" w:name="_F.2._Achievement_of"/>
      <w:bookmarkStart w:id="574" w:name="_H.2._Achievement_of"/>
      <w:bookmarkStart w:id="575" w:name="_Toc132325966"/>
      <w:bookmarkEnd w:id="570"/>
      <w:bookmarkEnd w:id="572"/>
      <w:bookmarkEnd w:id="573"/>
      <w:bookmarkEnd w:id="574"/>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75"/>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76"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76"/>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25B99A9E" w14:textId="2267C430" w:rsidR="00E95204" w:rsidRDefault="000F520A" w:rsidP="000F520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77" w:name="_F.3._Project_scope"/>
      <w:bookmarkStart w:id="578" w:name="_H.3._Project_scope"/>
      <w:bookmarkStart w:id="579" w:name="_APPENDIX_E_–"/>
      <w:bookmarkStart w:id="580" w:name="_APPENDIX_G_–"/>
      <w:bookmarkStart w:id="581" w:name="_APPENDIX_I_–"/>
      <w:bookmarkStart w:id="582" w:name="_Toc132325967"/>
      <w:bookmarkEnd w:id="577"/>
      <w:bookmarkEnd w:id="578"/>
      <w:bookmarkEnd w:id="579"/>
      <w:bookmarkEnd w:id="580"/>
      <w:bookmarkEnd w:id="581"/>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582"/>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00"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583" w:name="_Toc132325968"/>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583"/>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6108375" cy="8194688"/>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A31F18" w14:textId="77777777" w:rsidR="001048D3" w:rsidRDefault="001048D3">
      <w:pPr>
        <w:spacing w:line="240" w:lineRule="auto"/>
      </w:pPr>
      <w:r>
        <w:separator/>
      </w:r>
    </w:p>
  </w:endnote>
  <w:endnote w:type="continuationSeparator" w:id="0">
    <w:p w14:paraId="423AB4ED" w14:textId="77777777" w:rsidR="001048D3" w:rsidRDefault="001048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770DC2" w:rsidRDefault="00770DC2">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770DC2" w:rsidRDefault="00770DC2">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770DC2" w:rsidRDefault="00770DC2">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770DC2" w:rsidRPr="00463629" w:rsidRDefault="00770DC2">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770DC2" w:rsidRPr="00463629" w:rsidRDefault="00770DC2">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4306C6" w14:textId="77777777" w:rsidR="001048D3" w:rsidRDefault="001048D3">
      <w:pPr>
        <w:spacing w:after="0"/>
      </w:pPr>
      <w:r>
        <w:separator/>
      </w:r>
    </w:p>
  </w:footnote>
  <w:footnote w:type="continuationSeparator" w:id="0">
    <w:p w14:paraId="6F57A18B" w14:textId="77777777" w:rsidR="001048D3" w:rsidRDefault="001048D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770DC2" w:rsidRDefault="00770DC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770DC2" w:rsidRDefault="00770DC2">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770DC2" w:rsidRDefault="00770DC2">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770DC2" w:rsidRDefault="00770DC2">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770DC2" w:rsidRDefault="00770DC2">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770DC2" w:rsidRDefault="00770DC2">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770DC2" w:rsidRDefault="00770DC2">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770DC2" w:rsidRDefault="00770DC2">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770DC2" w:rsidRDefault="00770DC2">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770DC2" w:rsidRDefault="00770DC2">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770DC2" w:rsidRDefault="00770DC2">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770DC2" w:rsidRDefault="00770DC2">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770DC2" w:rsidRDefault="00770DC2">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770DC2" w:rsidRDefault="00770DC2">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770DC2" w:rsidRDefault="00770DC2">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770DC2" w:rsidRDefault="00770DC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770DC2" w:rsidRDefault="00770DC2">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770DC2" w:rsidRDefault="00770DC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770DC2" w:rsidRDefault="00770DC2">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770DC2" w:rsidRDefault="00770DC2">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770DC2" w:rsidRDefault="00770DC2">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770DC2" w:rsidRPr="009774B4" w:rsidRDefault="00770DC2"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770DC2" w:rsidRPr="005E2C25" w:rsidRDefault="00770DC2">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770DC2" w:rsidRDefault="00770DC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770DC2" w:rsidRPr="003C6E3B" w:rsidRDefault="00770DC2">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770DC2" w:rsidRDefault="00770DC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770DC2" w:rsidRPr="005E2C25" w:rsidRDefault="00770DC2">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770DC2" w:rsidRDefault="00770DC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770DC2" w:rsidRDefault="00770DC2">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1"/>
  </w:num>
  <w:num w:numId="2">
    <w:abstractNumId w:val="21"/>
  </w:num>
  <w:num w:numId="3">
    <w:abstractNumId w:val="13"/>
  </w:num>
  <w:num w:numId="4">
    <w:abstractNumId w:val="28"/>
  </w:num>
  <w:num w:numId="5">
    <w:abstractNumId w:val="30"/>
  </w:num>
  <w:num w:numId="6">
    <w:abstractNumId w:val="27"/>
  </w:num>
  <w:num w:numId="7">
    <w:abstractNumId w:val="10"/>
  </w:num>
  <w:num w:numId="8">
    <w:abstractNumId w:val="29"/>
  </w:num>
  <w:num w:numId="9">
    <w:abstractNumId w:val="0"/>
  </w:num>
  <w:num w:numId="10">
    <w:abstractNumId w:val="12"/>
  </w:num>
  <w:num w:numId="11">
    <w:abstractNumId w:val="33"/>
  </w:num>
  <w:num w:numId="12">
    <w:abstractNumId w:val="18"/>
  </w:num>
  <w:num w:numId="13">
    <w:abstractNumId w:val="9"/>
  </w:num>
  <w:num w:numId="14">
    <w:abstractNumId w:val="20"/>
  </w:num>
  <w:num w:numId="15">
    <w:abstractNumId w:val="35"/>
  </w:num>
  <w:num w:numId="16">
    <w:abstractNumId w:val="1"/>
  </w:num>
  <w:num w:numId="17">
    <w:abstractNumId w:val="22"/>
  </w:num>
  <w:num w:numId="18">
    <w:abstractNumId w:val="16"/>
  </w:num>
  <w:num w:numId="19">
    <w:abstractNumId w:val="6"/>
  </w:num>
  <w:num w:numId="20">
    <w:abstractNumId w:val="8"/>
  </w:num>
  <w:num w:numId="21">
    <w:abstractNumId w:val="23"/>
  </w:num>
  <w:num w:numId="22">
    <w:abstractNumId w:val="7"/>
  </w:num>
  <w:num w:numId="23">
    <w:abstractNumId w:val="15"/>
  </w:num>
  <w:num w:numId="24">
    <w:abstractNumId w:val="34"/>
  </w:num>
  <w:num w:numId="25">
    <w:abstractNumId w:val="4"/>
  </w:num>
  <w:num w:numId="26">
    <w:abstractNumId w:val="26"/>
  </w:num>
  <w:num w:numId="27">
    <w:abstractNumId w:val="19"/>
  </w:num>
  <w:num w:numId="28">
    <w:abstractNumId w:val="5"/>
  </w:num>
  <w:num w:numId="29">
    <w:abstractNumId w:val="24"/>
  </w:num>
  <w:num w:numId="30">
    <w:abstractNumId w:val="11"/>
  </w:num>
  <w:num w:numId="31">
    <w:abstractNumId w:val="3"/>
  </w:num>
  <w:num w:numId="32">
    <w:abstractNumId w:val="32"/>
  </w:num>
  <w:num w:numId="33">
    <w:abstractNumId w:val="14"/>
  </w:num>
  <w:num w:numId="34">
    <w:abstractNumId w:val="25"/>
  </w:num>
  <w:num w:numId="35">
    <w:abstractNumId w:val="2"/>
  </w:num>
  <w:num w:numId="36">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8D3"/>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422A"/>
    <w:rsid w:val="00374EC7"/>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73D"/>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eader" Target="header6.xml"/><Relationship Id="rId42" Type="http://schemas.openxmlformats.org/officeDocument/2006/relationships/image" Target="media/image18.png"/><Relationship Id="rId47" Type="http://schemas.openxmlformats.org/officeDocument/2006/relationships/image" Target="media/image21.png"/><Relationship Id="rId63" Type="http://schemas.openxmlformats.org/officeDocument/2006/relationships/image" Target="media/image35.png"/><Relationship Id="rId68" Type="http://schemas.openxmlformats.org/officeDocument/2006/relationships/hyperlink" Target="https://github.com/nazhimkalam/gensum/tree/main/Code" TargetMode="External"/><Relationship Id="rId84" Type="http://schemas.openxmlformats.org/officeDocument/2006/relationships/image" Target="media/image47.png"/><Relationship Id="rId89" Type="http://schemas.openxmlformats.org/officeDocument/2006/relationships/image" Target="media/image52.png"/><Relationship Id="rId16" Type="http://schemas.openxmlformats.org/officeDocument/2006/relationships/header" Target="header4.xml"/><Relationship Id="rId107" Type="http://schemas.openxmlformats.org/officeDocument/2006/relationships/image" Target="media/image69.png"/><Relationship Id="rId11" Type="http://schemas.openxmlformats.org/officeDocument/2006/relationships/footer" Target="foot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27.png"/><Relationship Id="rId58" Type="http://schemas.openxmlformats.org/officeDocument/2006/relationships/image" Target="media/image30.png"/><Relationship Id="rId74" Type="http://schemas.openxmlformats.org/officeDocument/2006/relationships/image" Target="media/image37.png"/><Relationship Id="rId79" Type="http://schemas.openxmlformats.org/officeDocument/2006/relationships/image" Target="media/image42.png"/><Relationship Id="rId102" Type="http://schemas.openxmlformats.org/officeDocument/2006/relationships/image" Target="media/image64.png"/><Relationship Id="rId5" Type="http://schemas.openxmlformats.org/officeDocument/2006/relationships/settings" Target="settings.xml"/><Relationship Id="rId90" Type="http://schemas.openxmlformats.org/officeDocument/2006/relationships/image" Target="media/image53.png"/><Relationship Id="rId95" Type="http://schemas.openxmlformats.org/officeDocument/2006/relationships/image" Target="media/image58.png"/><Relationship Id="rId22" Type="http://schemas.openxmlformats.org/officeDocument/2006/relationships/footer" Target="footer4.xml"/><Relationship Id="rId27" Type="http://schemas.openxmlformats.org/officeDocument/2006/relationships/image" Target="media/image6.png"/><Relationship Id="rId43" Type="http://schemas.openxmlformats.org/officeDocument/2006/relationships/image" Target="media/image19.png"/><Relationship Id="rId48" Type="http://schemas.openxmlformats.org/officeDocument/2006/relationships/image" Target="media/image22.png"/><Relationship Id="rId64" Type="http://schemas.openxmlformats.org/officeDocument/2006/relationships/header" Target="header16.xml"/><Relationship Id="rId69" Type="http://schemas.openxmlformats.org/officeDocument/2006/relationships/header" Target="header20.xml"/><Relationship Id="rId80" Type="http://schemas.openxmlformats.org/officeDocument/2006/relationships/image" Target="media/image43.png"/><Relationship Id="rId85" Type="http://schemas.openxmlformats.org/officeDocument/2006/relationships/image" Target="media/image48.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2.png"/><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image" Target="media/image65.png"/><Relationship Id="rId108" Type="http://schemas.openxmlformats.org/officeDocument/2006/relationships/image" Target="media/image70.png"/><Relationship Id="rId54" Type="http://schemas.openxmlformats.org/officeDocument/2006/relationships/image" Target="media/image28.png"/><Relationship Id="rId70" Type="http://schemas.openxmlformats.org/officeDocument/2006/relationships/header" Target="header21.xml"/><Relationship Id="rId75" Type="http://schemas.openxmlformats.org/officeDocument/2006/relationships/image" Target="media/image38.png"/><Relationship Id="rId91" Type="http://schemas.openxmlformats.org/officeDocument/2006/relationships/image" Target="media/image54.png"/><Relationship Id="rId96"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jpe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header" Target="header15.xml"/><Relationship Id="rId106" Type="http://schemas.openxmlformats.org/officeDocument/2006/relationships/image" Target="media/image68.png"/><Relationship Id="rId10" Type="http://schemas.openxmlformats.org/officeDocument/2006/relationships/header" Target="header1.xml"/><Relationship Id="rId31" Type="http://schemas.openxmlformats.org/officeDocument/2006/relationships/image" Target="media/image10.png"/><Relationship Id="rId44" Type="http://schemas.openxmlformats.org/officeDocument/2006/relationships/image" Target="media/image20.png"/><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header" Target="header17.xml"/><Relationship Id="rId73" Type="http://schemas.openxmlformats.org/officeDocument/2006/relationships/header" Target="header23.xml"/><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image" Target="media/image49.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fontTable" Target="fontTable.xm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39.png"/><Relationship Id="rId97" Type="http://schemas.openxmlformats.org/officeDocument/2006/relationships/image" Target="media/image60.png"/><Relationship Id="rId104"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36.png"/><Relationship Id="rId92"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image" Target="media/image50.png"/><Relationship Id="rId110" Type="http://schemas.openxmlformats.org/officeDocument/2006/relationships/theme" Target="theme/theme1.xml"/><Relationship Id="rId61" Type="http://schemas.openxmlformats.org/officeDocument/2006/relationships/image" Target="media/image33.png"/><Relationship Id="rId82"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image" Target="media/image40.png"/><Relationship Id="rId100" Type="http://schemas.openxmlformats.org/officeDocument/2006/relationships/hyperlink" Target="https://drive.google.com/file/d/1o8CbD8ZbRQpNbYviCQPYxUWLKO3GctUl/view" TargetMode="External"/><Relationship Id="rId105"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eader" Target="header22.xml"/><Relationship Id="rId93" Type="http://schemas.openxmlformats.org/officeDocument/2006/relationships/image" Target="media/image56.png"/><Relationship Id="rId98" Type="http://schemas.openxmlformats.org/officeDocument/2006/relationships/image" Target="media/image61.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image" Target="media/image46.png"/><Relationship Id="rId88"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9959D47-C78C-4038-868F-66C6D5FF8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30</TotalTime>
  <Pages>172</Pages>
  <Words>54943</Words>
  <Characters>313178</Characters>
  <Application>Microsoft Office Word</Application>
  <DocSecurity>0</DocSecurity>
  <Lines>2609</Lines>
  <Paragraphs>7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134</cp:revision>
  <cp:lastPrinted>2023-04-12T03:44:00Z</cp:lastPrinted>
  <dcterms:created xsi:type="dcterms:W3CDTF">2022-09-26T06:16:00Z</dcterms:created>
  <dcterms:modified xsi:type="dcterms:W3CDTF">2023-04-24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